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597FE405" w:rsidR="00484889" w:rsidRDefault="009247B5" w:rsidP="00484889">
      <w:pPr>
        <w:jc w:val="center"/>
        <w:rPr>
          <w:rFonts w:ascii="Times New Roman" w:hAnsi="Times New Roman" w:cs="Times New Roman"/>
          <w:sz w:val="40"/>
          <w:szCs w:val="40"/>
          <w:lang w:val="en-US"/>
        </w:rPr>
      </w:pPr>
      <w:r>
        <w:rPr>
          <w:rFonts w:ascii="Times New Roman" w:hAnsi="Times New Roman" w:cs="Times New Roman"/>
          <w:sz w:val="40"/>
          <w:szCs w:val="40"/>
          <w:lang w:val="en-US"/>
        </w:rPr>
        <w:t xml:space="preserve">No difference in vocal emotion perception between </w:t>
      </w:r>
      <w:commentRangeStart w:id="0"/>
      <w:r w:rsidRPr="00AC7982">
        <w:rPr>
          <w:rFonts w:ascii="Times New Roman" w:hAnsi="Times New Roman" w:cs="Times New Roman"/>
          <w:color w:val="C00000"/>
          <w:sz w:val="40"/>
          <w:szCs w:val="40"/>
          <w:lang w:val="en-US"/>
        </w:rPr>
        <w:t>non-professional</w:t>
      </w:r>
      <w:r w:rsidR="00AC7982" w:rsidRPr="00AC7982">
        <w:rPr>
          <w:rFonts w:ascii="Times New Roman" w:hAnsi="Times New Roman" w:cs="Times New Roman"/>
          <w:color w:val="C00000"/>
          <w:sz w:val="40"/>
          <w:szCs w:val="40"/>
          <w:lang w:val="en-US"/>
        </w:rPr>
        <w:t>/amateur</w:t>
      </w:r>
      <w:commentRangeEnd w:id="0"/>
      <w:r w:rsidR="00AC7982">
        <w:rPr>
          <w:rStyle w:val="Kommentarzeichen"/>
        </w:rPr>
        <w:commentReference w:id="0"/>
      </w:r>
      <w:r>
        <w:rPr>
          <w:rFonts w:ascii="Times New Roman" w:hAnsi="Times New Roman" w:cs="Times New Roman"/>
          <w:sz w:val="40"/>
          <w:szCs w:val="40"/>
          <w:lang w:val="en-US"/>
        </w:rPr>
        <w:t xml:space="preserve"> singers and instrumentalists</w:t>
      </w:r>
    </w:p>
    <w:p w14:paraId="4FF9AEAE" w14:textId="77777777" w:rsidR="003248C0" w:rsidRPr="003248C0" w:rsidRDefault="003248C0" w:rsidP="00A33C09">
      <w:pPr>
        <w:rPr>
          <w:rFonts w:ascii="Times New Roman" w:hAnsi="Times New Roman" w:cs="Times New Roman"/>
          <w:sz w:val="40"/>
          <w:szCs w:val="40"/>
          <w:lang w:val="en-US"/>
        </w:rPr>
      </w:pPr>
    </w:p>
    <w:p w14:paraId="1C489002" w14:textId="3FFA7619" w:rsidR="00484889" w:rsidRPr="003248C0" w:rsidRDefault="00484889" w:rsidP="00484889">
      <w:pPr>
        <w:jc w:val="center"/>
        <w:rPr>
          <w:rFonts w:ascii="Times New Roman" w:hAnsi="Times New Roman" w:cs="Times New Roman"/>
          <w:sz w:val="24"/>
          <w:szCs w:val="24"/>
          <w:vertAlign w:val="superscript"/>
        </w:rPr>
      </w:pPr>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Jessica Senftleben</w:t>
      </w:r>
      <w:r w:rsidR="009247B5" w:rsidRPr="003248C0">
        <w:rPr>
          <w:rFonts w:ascii="Times New Roman" w:hAnsi="Times New Roman" w:cs="Times New Roman"/>
          <w:sz w:val="24"/>
          <w:szCs w:val="24"/>
          <w:vertAlign w:val="superscript"/>
        </w:rPr>
        <w:t>1</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1</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1" w:name="_Hlk64536809"/>
      <w:bookmarkEnd w:id="1"/>
    </w:p>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BAADB45"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proofErr w:type="spellStart"/>
      <w:r w:rsidR="00AC7982" w:rsidRPr="00AC7982">
        <w:rPr>
          <w:rFonts w:ascii="Times New Roman" w:hAnsi="Times New Roman" w:cs="Times New Roman"/>
          <w:color w:val="C00000"/>
          <w:sz w:val="24"/>
          <w:szCs w:val="24"/>
          <w:lang w:val="en-US"/>
        </w:rPr>
        <w:t>ToDo</w:t>
      </w:r>
      <w:proofErr w:type="spellEnd"/>
      <w:r w:rsidR="00AC7982">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p w14:paraId="3313D2A8" w14:textId="59FF7090"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2" w:name="_Toc64538323"/>
      <w:r w:rsidRPr="003248C0">
        <w:rPr>
          <w:rStyle w:val="Hervorhebung"/>
          <w:rFonts w:ascii="Times New Roman" w:hAnsi="Times New Roman" w:cs="Times New Roman"/>
          <w:sz w:val="24"/>
          <w:szCs w:val="24"/>
          <w:lang w:val="en-US"/>
        </w:rPr>
        <w:lastRenderedPageBreak/>
        <w:t>Abstract</w:t>
      </w:r>
      <w:bookmarkEnd w:id="2"/>
    </w:p>
    <w:p w14:paraId="1A854DA7" w14:textId="24A3AD5F" w:rsidR="00484889" w:rsidRDefault="00AC7982" w:rsidP="00484889">
      <w:pPr>
        <w:spacing w:line="480" w:lineRule="auto"/>
        <w:rPr>
          <w:rFonts w:ascii="Times New Roman" w:hAnsi="Times New Roman" w:cs="Times New Roman"/>
          <w:color w:val="C00000"/>
          <w:sz w:val="24"/>
          <w:szCs w:val="24"/>
          <w:lang w:val="en-US"/>
        </w:rPr>
      </w:pPr>
      <w:proofErr w:type="spellStart"/>
      <w:r w:rsidRPr="00AC7982">
        <w:rPr>
          <w:rFonts w:ascii="Times New Roman" w:hAnsi="Times New Roman" w:cs="Times New Roman"/>
          <w:color w:val="C00000"/>
          <w:sz w:val="24"/>
          <w:szCs w:val="24"/>
          <w:lang w:val="en-US"/>
        </w:rPr>
        <w:t>ToDo</w:t>
      </w:r>
      <w:proofErr w:type="spellEnd"/>
    </w:p>
    <w:p w14:paraId="363EE40A" w14:textId="4AC86134" w:rsidR="000F6662" w:rsidRPr="000F6662" w:rsidRDefault="000F6662" w:rsidP="00484889">
      <w:pPr>
        <w:spacing w:line="480" w:lineRule="auto"/>
        <w:rPr>
          <w:rFonts w:ascii="Times New Roman" w:hAnsi="Times New Roman" w:cs="Times New Roman"/>
          <w:color w:val="C00000"/>
          <w:sz w:val="24"/>
          <w:szCs w:val="24"/>
          <w:lang w:val="en-US"/>
        </w:rPr>
      </w:pPr>
      <w:r w:rsidRPr="000F6662">
        <w:rPr>
          <w:rFonts w:ascii="Times New Roman" w:hAnsi="Times New Roman" w:cs="Times New Roman"/>
          <w:color w:val="C00000"/>
          <w:sz w:val="24"/>
          <w:szCs w:val="24"/>
          <w:lang w:val="en-US"/>
        </w:rPr>
        <w:t xml:space="preserve">Copied from preregistration for overview: </w:t>
      </w:r>
    </w:p>
    <w:p w14:paraId="0445D538" w14:textId="7BFF5CF4" w:rsidR="000F6662" w:rsidRPr="000F6662" w:rsidRDefault="000F6662" w:rsidP="00484889">
      <w:pPr>
        <w:spacing w:line="480" w:lineRule="auto"/>
        <w:rPr>
          <w:rFonts w:ascii="Times New Roman" w:hAnsi="Times New Roman" w:cs="Times New Roman"/>
          <w:color w:val="C00000"/>
          <w:sz w:val="24"/>
          <w:szCs w:val="24"/>
          <w:lang w:val="en-US"/>
        </w:rPr>
      </w:pPr>
      <w:r w:rsidRPr="000F6662">
        <w:rPr>
          <w:rFonts w:ascii="Times New Roman" w:hAnsi="Times New Roman" w:cs="Times New Roman"/>
          <w:sz w:val="24"/>
          <w:szCs w:val="24"/>
          <w:lang w:val="en-US"/>
        </w:rPr>
        <w:t>In this study, we plan to compare vocal emotion perception of two groups of non-professional musicians: singers and instrumentalists. Previous work has shown that musicians outperform non-musicians in vocal emotion recognition. This was recently replicated in a study comparing professional musicians with non-musicians (Study 1: https://osf.io/5tczs/, June 2023 - in revision). In Study 1, we further showed that musicians are particularly sensitive to emotional pitch cues in voices, which seems to be due to pre-disposed natural sensitivity towards pitch and melody cues rather than musical training. The present study is designed as a follow-up on Study 1 and ad</w:t>
      </w:r>
      <w:r w:rsidR="00F06EC7">
        <w:rPr>
          <w:rFonts w:ascii="Times New Roman" w:hAnsi="Times New Roman" w:cs="Times New Roman"/>
          <w:sz w:val="24"/>
          <w:szCs w:val="24"/>
          <w:lang w:val="en-US"/>
        </w:rPr>
        <w:t>d</w:t>
      </w:r>
      <w:r w:rsidRPr="000F6662">
        <w:rPr>
          <w:rFonts w:ascii="Times New Roman" w:hAnsi="Times New Roman" w:cs="Times New Roman"/>
          <w:sz w:val="24"/>
          <w:szCs w:val="24"/>
          <w:lang w:val="en-US"/>
        </w:rPr>
        <w:t xml:space="preserve">resses two main questions: First, it aims at a comparison between singers and instrumentalists. Currently, the available literature on singers and instrumentalists with regard to vocal emotional processing is inconsistent and requires further systematic investigation. Second, the present study targets non-professional amateur musicians, in contrast to the professional ones recruited for Study 1. There is accumulating evidence for qualitative differences between professional musicians and </w:t>
      </w:r>
      <w:proofErr w:type="spellStart"/>
      <w:r w:rsidRPr="000F6662">
        <w:rPr>
          <w:rFonts w:ascii="Times New Roman" w:hAnsi="Times New Roman" w:cs="Times New Roman"/>
          <w:sz w:val="24"/>
          <w:szCs w:val="24"/>
          <w:lang w:val="en-US"/>
        </w:rPr>
        <w:t>musicial</w:t>
      </w:r>
      <w:proofErr w:type="spellEnd"/>
      <w:r w:rsidRPr="000F6662">
        <w:rPr>
          <w:rFonts w:ascii="Times New Roman" w:hAnsi="Times New Roman" w:cs="Times New Roman"/>
          <w:sz w:val="24"/>
          <w:szCs w:val="24"/>
          <w:lang w:val="en-US"/>
        </w:rPr>
        <w:t xml:space="preserve"> amateurs. However, it is unclear how these groups diverge with regard to vocal emotion perception. Therefore, we plan to pool the data collected in the present study and the ones from Study 1 to compare the performance of musical amateurs to the one of professional musicians and non-musicians.</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AC7982" w:rsidRDefault="00484889" w:rsidP="002443DE">
      <w:pPr>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vocal emotion perception, </w:t>
      </w:r>
      <w:r w:rsidR="00AC7982" w:rsidRPr="00AC7982">
        <w:rPr>
          <w:rFonts w:ascii="Times New Roman" w:hAnsi="Times New Roman" w:cs="Times New Roman"/>
          <w:color w:val="C00000"/>
          <w:sz w:val="24"/>
          <w:szCs w:val="24"/>
          <w:lang w:val="en-US"/>
        </w:rPr>
        <w:t>singers, instrumentalists</w:t>
      </w:r>
      <w:r w:rsidR="00AC7982">
        <w:rPr>
          <w:rFonts w:ascii="Times New Roman" w:hAnsi="Times New Roman" w:cs="Times New Roman"/>
          <w:sz w:val="24"/>
          <w:szCs w:val="24"/>
          <w:lang w:val="en-US"/>
        </w:rPr>
        <w:t xml:space="preserve">, </w:t>
      </w:r>
      <w:r w:rsidR="00AC7982" w:rsidRPr="00AC7982">
        <w:rPr>
          <w:rFonts w:ascii="Times New Roman" w:hAnsi="Times New Roman" w:cs="Times New Roman"/>
          <w:color w:val="C00000"/>
          <w:sz w:val="24"/>
          <w:szCs w:val="24"/>
          <w:lang w:val="en-US"/>
        </w:rPr>
        <w:t>amateurs</w:t>
      </w:r>
      <w:r w:rsidR="00AC7982">
        <w:rPr>
          <w:rFonts w:ascii="Times New Roman" w:hAnsi="Times New Roman" w:cs="Times New Roman"/>
          <w:sz w:val="24"/>
          <w:szCs w:val="24"/>
          <w:lang w:val="en-US"/>
        </w:rPr>
        <w:t xml:space="preserve">, </w:t>
      </w:r>
      <w:r w:rsidRPr="003248C0">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Public significance statement</w:t>
      </w:r>
    </w:p>
    <w:p w14:paraId="3F905A7A" w14:textId="16062072" w:rsidR="00484889" w:rsidRPr="00C46EF6" w:rsidRDefault="00185FBD" w:rsidP="00C46EF6">
      <w:pPr>
        <w:pStyle w:val="Listenabsatz"/>
        <w:numPr>
          <w:ilvl w:val="0"/>
          <w:numId w:val="14"/>
        </w:numPr>
        <w:spacing w:line="480" w:lineRule="auto"/>
        <w:rPr>
          <w:i/>
          <w:iCs/>
          <w:lang w:val="en-US"/>
        </w:rPr>
      </w:pPr>
      <w:proofErr w:type="spellStart"/>
      <w:r w:rsidRPr="00185FBD">
        <w:rPr>
          <w:rFonts w:ascii="Times New Roman" w:hAnsi="Times New Roman" w:cs="Times New Roman"/>
          <w:iCs/>
          <w:color w:val="C00000"/>
          <w:sz w:val="24"/>
          <w:szCs w:val="24"/>
          <w:lang w:val="en-US"/>
        </w:rPr>
        <w:t>ToDo</w:t>
      </w:r>
      <w:proofErr w:type="spellEnd"/>
      <w:r w:rsidR="00C46EF6" w:rsidRPr="00185FBD">
        <w:rPr>
          <w:iCs/>
          <w:color w:val="C00000"/>
          <w:lang w:val="en-US"/>
        </w:rPr>
        <w:t xml:space="preserve"> </w:t>
      </w:r>
      <w:r w:rsidR="00484889" w:rsidRPr="00C46EF6">
        <w:rPr>
          <w:lang w:val="en-US"/>
        </w:rPr>
        <w:br w:type="page"/>
      </w:r>
    </w:p>
    <w:p w14:paraId="1FEBD762" w14:textId="77777777"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r w:rsidRPr="003248C0">
        <w:rPr>
          <w:rFonts w:ascii="Times New Roman" w:hAnsi="Times New Roman" w:cs="Times New Roman"/>
          <w:sz w:val="24"/>
          <w:szCs w:val="24"/>
          <w:lang w:val="en-US"/>
        </w:rPr>
        <w:lastRenderedPageBreak/>
        <w:t xml:space="preserve">Introduction </w:t>
      </w:r>
    </w:p>
    <w:p w14:paraId="5E1D96C8" w14:textId="7921A619" w:rsidR="005E349A" w:rsidRDefault="004E31A8" w:rsidP="008E7D96">
      <w:pPr>
        <w:spacing w:line="480" w:lineRule="auto"/>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B53C7">
        <w:rPr>
          <w:rFonts w:ascii="Times New Roman" w:hAnsi="Times New Roman" w:cs="Times New Roman"/>
          <w:sz w:val="24"/>
          <w:szCs w:val="24"/>
          <w:lang w:val="en-US"/>
        </w:rPr>
        <w:t xml:space="preserve"> and</w:t>
      </w:r>
      <w:r w:rsidR="001208F3">
        <w:rPr>
          <w:rFonts w:ascii="Times New Roman" w:hAnsi="Times New Roman" w:cs="Times New Roman"/>
          <w:sz w:val="24"/>
          <w:szCs w:val="24"/>
          <w:lang w:val="en-US"/>
        </w:rPr>
        <w:t xml:space="preserve"> 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F632E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zLTE4VDE0OjQzOjU3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nh1anVpZmZobjVzMnRwbTczazVsbG40OHhrMWoxMHA0YmM3c2wybyIsIkNyZWF0ZWRPbiI6IjIwMjUtMDMtMThUMTM6NDU6MDJaIiwiTW9kaWZpZWRCeSI6Inh1anVpZmZobjVzMnRwbTczazVsbG40OHhrMWoxMHA0YmM3c2wybyIsIklkIjoiYWI1MDNlMTEtYmMxYS00NGI5LWIxOGYtZWIxNjdmNjAyYmI2IiwiTW9kaWZpZWRPbiI6IjIwMjUtMDMtMThUMTM6NDU6MDJa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y0xOFQxMzo0NTowMloiLCJNb2RpZmllZEJ5IjoieHVqdWlmZmhuNXMydHBtNzNrNWxsbjQ4eGsxajEwcDRiYzdzbDJvIiwiSWQiOiJlMTk4NzMxZS03YWFiLTRmMDMtYjMxNy02MzU4MjhhNmIzYzQiLCJNb2RpZmllZE9uIjoiMjAyNS0wMy0xOFQxMzo0NTowMlo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QTUMxMTcxODYyMSIsIlVyaVN0cmluZyI6Imh0dHBzOi8vd3d3Lm5jYmkubmxtLm5paC5nb3YvcG1jL2FydGljbGVzL1BNQzExNzE4NjI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My0xOFQxMzo0NTowMloiLCJNb2RpZmllZEJ5IjoieHVqdWlmZmhuNXMydHBtNzNrNWxsbjQ4eGsxajEwcDRiYzdzbDJvIiwiSWQiOiIzOWIzYWU1MC01YjA2LTQxNDYtOTRmOC04ZjBlZGQ2OTU4YzgiLCJNb2RpZmllZE9uIjoiMjAyNS0wMy0xOFQxMzo0NTowMlo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nh1anVpZmZobjVzMnRwbTczazVsbG40OHhrMWoxMHA0YmM3c2wybyIsIkNyZWF0ZWRPbiI6IjIwMjUtMDMtMThUMTM6NDU6MDJaIiwiTW9kaWZpZWRCeSI6Il9DaHJpc3RpbmUgTnVzc2JhdW0iLCJJZCI6IjVmNjYwMDAxLWMwOGYtNGYxMy04ZTNlLTY1NzMzZWRmMWE0ZCIsIk1vZGlmaWVkT24iOiIyMDI1LTAzLTE4VDE0OjQ1OjEx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F632EA">
            <w:rPr>
              <w:rFonts w:ascii="Times New Roman" w:hAnsi="Times New Roman" w:cs="Times New Roman"/>
              <w:sz w:val="24"/>
              <w:szCs w:val="24"/>
              <w:lang w:val="en-US"/>
            </w:rPr>
            <w:t>(</w:t>
          </w:r>
          <w:proofErr w:type="spellStart"/>
          <w:r w:rsidR="00F632EA">
            <w:rPr>
              <w:rFonts w:ascii="Times New Roman" w:hAnsi="Times New Roman" w:cs="Times New Roman"/>
              <w:sz w:val="24"/>
              <w:szCs w:val="24"/>
              <w:lang w:val="en-US"/>
            </w:rPr>
            <w:t>Laukka</w:t>
          </w:r>
          <w:proofErr w:type="spellEnd"/>
          <w:r w:rsidR="00F632EA">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F632E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AwMzMtMjkwOSAoUHJpbnQpIDAwMzMtMjkwOSAoTGlua2luZykiLCJOYW1lIjoiUHN5Y2hvbCBCdWxsIiwiUGFnaW5hdGlvbiI6MCwiUHJvdGVjdGVkIjpmYWxzZSwiQ3JlYXRlZEJ5IjoiX0NocmlzdGluZSIsIkNyZWF0ZWRPbiI6IjIwMTktMDItMjFUMTI6NTA6NDYiLCJNb2RpZmllZEJ5IjoiX0NocmlzdGluZSIsIklkIjoiMTc3NjMwMmEtNmY0OS00OGEwLWI4OTEtY2MwMzgxNDRjNjhkIiwiTW9kaWZpZWRPbiI6IjIwMTktMDItMjFUMTI6NTA6NDg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k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MtMThUMTQ6NDM6NTY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3In0seyIkcmVmIjoiMjgifSx7IiRyZWYiOiIyM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k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g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gifX0seyIkcmVmIjoiMjIifV0sIkNpdGF0aW9uS2V5VXBkYXRlVHlwZSI6MCwiQ29sbGFib3JhdG9ycyI6W10sIkRhdGUyIjoiMTk5Ni8wMy8wMSIsIkRvaSI6IjEwLjEwMzcvMDAyMi0zNTE0LjcwLjMuNjE0IiwiRWRpdG9ycyI6W10sIkV2YWx1YXRpb25Db21wbGV4aXR5IjowLCJFdmFsdWF0aW9uU291cmNlVGV4dEZvcm1hdCI6MCwiR3JvdXBzIjpbXSwiSGFzTGFiZWwxIjpmYWxzZSwiSGFzTGFiZWwyIjpmYWxzZSwiS2V5d29yZHMiOltd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zNy8wMDIyLTM1MTQuNzAuMy42MTQiLCJVcmlTdHJpbmciOiJodHRwczovL2RvaS5vcmcvMTAuMTAzNy8wMDIyLTM1MTQuNzAuMy42MTQ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Ny4wLjAifQ==}</w:instrText>
          </w:r>
          <w:r w:rsidR="00F632EA">
            <w:rPr>
              <w:rFonts w:ascii="Times New Roman" w:hAnsi="Times New Roman" w:cs="Times New Roman"/>
              <w:sz w:val="24"/>
              <w:szCs w:val="24"/>
              <w:lang w:val="en-US"/>
            </w:rPr>
            <w:fldChar w:fldCharType="separate"/>
          </w:r>
          <w:r w:rsidR="00F632EA">
            <w:rPr>
              <w:rFonts w:ascii="Times New Roman" w:hAnsi="Times New Roman" w:cs="Times New Roman"/>
              <w:sz w:val="24"/>
              <w:szCs w:val="24"/>
              <w:lang w:val="en-US"/>
            </w:rPr>
            <w:t>(</w:t>
          </w:r>
          <w:proofErr w:type="spellStart"/>
          <w:r w:rsidR="00F632EA">
            <w:rPr>
              <w:rFonts w:ascii="Times New Roman" w:hAnsi="Times New Roman" w:cs="Times New Roman"/>
              <w:sz w:val="24"/>
              <w:szCs w:val="24"/>
              <w:lang w:val="en-US"/>
            </w:rPr>
            <w:t>Banse</w:t>
          </w:r>
          <w:proofErr w:type="spellEnd"/>
          <w:r w:rsidR="00F632EA">
            <w:rPr>
              <w:rFonts w:ascii="Times New Roman" w:hAnsi="Times New Roman" w:cs="Times New Roman"/>
              <w:sz w:val="24"/>
              <w:szCs w:val="24"/>
              <w:lang w:val="en-US"/>
            </w:rPr>
            <w:t xml:space="preserve"> &amp; Scherer, 1996; </w:t>
          </w:r>
          <w:proofErr w:type="spellStart"/>
          <w:r w:rsidR="00F632EA">
            <w:rPr>
              <w:rFonts w:ascii="Times New Roman" w:hAnsi="Times New Roman" w:cs="Times New Roman"/>
              <w:sz w:val="24"/>
              <w:szCs w:val="24"/>
              <w:lang w:val="en-US"/>
            </w:rPr>
            <w:t>Juslin</w:t>
          </w:r>
          <w:proofErr w:type="spellEnd"/>
          <w:r w:rsidR="00F632EA">
            <w:rPr>
              <w:rFonts w:ascii="Times New Roman" w:hAnsi="Times New Roman" w:cs="Times New Roman"/>
              <w:sz w:val="24"/>
              <w:szCs w:val="24"/>
              <w:lang w:val="en-US"/>
            </w:rPr>
            <w:t xml:space="preserve"> &amp; </w:t>
          </w:r>
          <w:proofErr w:type="spellStart"/>
          <w:r w:rsidR="00F632EA">
            <w:rPr>
              <w:rFonts w:ascii="Times New Roman" w:hAnsi="Times New Roman" w:cs="Times New Roman"/>
              <w:sz w:val="24"/>
              <w:szCs w:val="24"/>
              <w:lang w:val="en-US"/>
            </w:rPr>
            <w:t>Laukka</w:t>
          </w:r>
          <w:proofErr w:type="spellEnd"/>
          <w:r w:rsidR="00F632EA">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F632E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xLCJSYW5nZUxlbmd0aCI6MzM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My0xOFQxNDo0NjowMi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x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}</w:instrText>
          </w:r>
          <w:r w:rsidR="00F632EA">
            <w:rPr>
              <w:rFonts w:ascii="Times New Roman" w:hAnsi="Times New Roman" w:cs="Times New Roman"/>
              <w:sz w:val="24"/>
              <w:szCs w:val="24"/>
              <w:lang w:val="en-US"/>
            </w:rPr>
            <w:fldChar w:fldCharType="separate"/>
          </w:r>
          <w:r w:rsidR="00F632EA">
            <w:rPr>
              <w:rFonts w:ascii="Times New Roman" w:hAnsi="Times New Roman" w:cs="Times New Roman"/>
              <w:sz w:val="24"/>
              <w:szCs w:val="24"/>
              <w:lang w:val="en-US"/>
            </w:rPr>
            <w:t xml:space="preserve">(for reviews, see Martins et al., 2021; Nussbaum &amp; </w:t>
          </w:r>
          <w:proofErr w:type="spellStart"/>
          <w:r w:rsidR="00F632EA">
            <w:rPr>
              <w:rFonts w:ascii="Times New Roman" w:hAnsi="Times New Roman" w:cs="Times New Roman"/>
              <w:sz w:val="24"/>
              <w:szCs w:val="24"/>
              <w:lang w:val="en-US"/>
            </w:rPr>
            <w:t>Schweinberger</w:t>
          </w:r>
          <w:proofErr w:type="spellEnd"/>
          <w:r w:rsidR="00F632EA">
            <w:rPr>
              <w:rFonts w:ascii="Times New Roman" w:hAnsi="Times New Roman" w:cs="Times New Roman"/>
              <w:sz w:val="24"/>
              <w:szCs w:val="24"/>
              <w:lang w:val="en-US"/>
            </w:rPr>
            <w:t>, 2021)</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0478F5">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shed light on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emphasize the role of </w:t>
      </w:r>
      <w:r w:rsidR="0073052F" w:rsidRPr="0097416C">
        <w:rPr>
          <w:rFonts w:ascii="Times New Roman" w:hAnsi="Times New Roman" w:cs="Times New Roman"/>
          <w:b/>
          <w:sz w:val="24"/>
          <w:szCs w:val="24"/>
          <w:lang w:val="en-US"/>
        </w:rPr>
        <w:t>acoustic sensitivity</w:t>
      </w:r>
      <w:r w:rsidR="00AA062A">
        <w:rPr>
          <w:rFonts w:ascii="Times New Roman" w:hAnsi="Times New Roman" w:cs="Times New Roman"/>
          <w:sz w:val="24"/>
          <w:szCs w:val="24"/>
          <w:lang w:val="en-US"/>
        </w:rPr>
        <w:t>:</w:t>
      </w:r>
      <w:r w:rsidR="0073052F">
        <w:rPr>
          <w:rFonts w:ascii="Times New Roman" w:hAnsi="Times New Roman" w:cs="Times New Roman"/>
          <w:sz w:val="24"/>
          <w:szCs w:val="24"/>
          <w:lang w:val="en-US"/>
        </w:rPr>
        <w:t xml:space="preserve"> </w:t>
      </w:r>
      <w:r w:rsidR="00512C53">
        <w:rPr>
          <w:rFonts w:ascii="Times New Roman" w:hAnsi="Times New Roman" w:cs="Times New Roman"/>
          <w:sz w:val="24"/>
          <w:szCs w:val="24"/>
          <w:lang w:val="en-US"/>
        </w:rPr>
        <w:t xml:space="preserve">Musicians and non-musicians seem to differ in a variety of tasks that target basic auditory perception, including … </w:t>
      </w:r>
      <w:sdt>
        <w:sdtPr>
          <w:rPr>
            <w:rFonts w:ascii="Times New Roman" w:hAnsi="Times New Roman" w:cs="Times New Roman"/>
            <w:sz w:val="24"/>
            <w:szCs w:val="24"/>
            <w:lang w:val="en-US"/>
          </w:rPr>
          <w:alias w:val="To edit, see citavi.com/edit"/>
          <w:tag w:val="CitaviPlaceholder#1e87cf8f-8132-4464-b589-f4537441f075"/>
          <w:id w:val="1110781667"/>
          <w:placeholder>
            <w:docPart w:val="DefaultPlaceholder_-1854013440"/>
          </w:placeholder>
        </w:sdtPr>
        <w:sdtContent>
          <w:r w:rsidR="00F632EA">
            <w:rPr>
              <w:rFonts w:ascii="Times New Roman" w:hAnsi="Times New Roman" w:cs="Times New Roman"/>
              <w:sz w:val="24"/>
              <w:szCs w:val="24"/>
              <w:lang w:val="en-US"/>
            </w:rPr>
            <w:fldChar w:fldCharType="begin"/>
          </w:r>
          <w:r w:rsidR="00F632E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DUxNmEyLWRhYmMtNDkxOC04ZDI0LTJjYzRiYTM4MTg3Yy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0MDAyOTI4OCIsIlVyaVN0cmluZyI6Imh0dHA6Ly93d3cubmNiaS5ubG0ubmloLmdvdi9wdWJtZWQvNDAwMjky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U6MzAiLCJNb2RpZmllZEJ5IjoiX0NocmlzdGluZSBOdXNzYmF1bSIsIklkIjoiOTFmM2ExZDgtOWYxMS00Y2RmLTg0MDYtYTc0NmFmYjhkZDFkIiwiTW9kaWZpZWRPbiI6IjIwMjUtMDMtMThUMTM6MzU6MzA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V0sIk9yZ2FuaXphdGlvbnMiOltdLCJPdGhlcnNJbnZvbHZlZCI6W10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N0aW5lIE51c3NiYXVtIiwiSWQiOiIxZDU5OWFhYS0yZjFiLTQ2MzQtODU2Yi0yMTFiYmY0NjlhZmMiLCJNb2RpZmllZE9uIjoiMjAyNS0wMy0xOFQxNDo0NzozNiIsIlByb2plY3QiOnsiJHJlZiI6IjgifX0sIlVzZU51bWJlcmluZ1R5cGVPZlBhcmVudERvY3VtZW50IjpmYWxzZX0seyIkaWQiOiIxOCIsIiR0eXBlIjoiU3dpc3NBY2FkZW1pYy5DaXRhdmkuQ2l0YXRpb25zLldvcmRQbGFjZWhvbGRlckVudHJ5LCBTd2lzc0FjYWRlbWljLkNpdGF2aSIsIklkIjoiMWQ5ODZmM2QtNTU1YS00ZDgxLTkzYjUtYzhkNGRiZGEzMDU1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MtMThUMTQ6NDc6NDI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FlODdjZjhmLTgxMzItNDQ2NC1iNTg5LWY0NTM3NDQxZjA3NSIsIlRleHQiOiIoQmFsZMOpIGV0IGFsLiwgMjAyNTsgS3JhdXMgJiBDaGFuZHJhc2VrYXJhbiwgMjAxMCkiLCJXQUlWZXJzaW9uIjoiNi4xNy4wLjAifQ==}</w:instrText>
          </w:r>
          <w:r w:rsidR="00F632EA">
            <w:rPr>
              <w:rFonts w:ascii="Times New Roman" w:hAnsi="Times New Roman" w:cs="Times New Roman"/>
              <w:sz w:val="24"/>
              <w:szCs w:val="24"/>
              <w:lang w:val="en-US"/>
            </w:rPr>
            <w:fldChar w:fldCharType="separate"/>
          </w:r>
          <w:r w:rsidR="00F632EA">
            <w:rPr>
              <w:rFonts w:ascii="Times New Roman" w:hAnsi="Times New Roman" w:cs="Times New Roman"/>
              <w:sz w:val="24"/>
              <w:szCs w:val="24"/>
              <w:lang w:val="en-US"/>
            </w:rPr>
            <w:t>(</w:t>
          </w:r>
          <w:proofErr w:type="spellStart"/>
          <w:r w:rsidR="00F632EA">
            <w:rPr>
              <w:rFonts w:ascii="Times New Roman" w:hAnsi="Times New Roman" w:cs="Times New Roman"/>
              <w:sz w:val="24"/>
              <w:szCs w:val="24"/>
              <w:lang w:val="en-US"/>
            </w:rPr>
            <w:t>Baldé</w:t>
          </w:r>
          <w:proofErr w:type="spellEnd"/>
          <w:r w:rsidR="00F632EA">
            <w:rPr>
              <w:rFonts w:ascii="Times New Roman" w:hAnsi="Times New Roman" w:cs="Times New Roman"/>
              <w:sz w:val="24"/>
              <w:szCs w:val="24"/>
              <w:lang w:val="en-US"/>
            </w:rPr>
            <w:t xml:space="preserve"> et al., 2025; Kraus &amp; Chandrasekaran, 2010)</w:t>
          </w:r>
          <w:r w:rsidR="00F632EA">
            <w:rPr>
              <w:rFonts w:ascii="Times New Roman" w:hAnsi="Times New Roman" w:cs="Times New Roman"/>
              <w:sz w:val="24"/>
              <w:szCs w:val="24"/>
              <w:lang w:val="en-US"/>
            </w:rPr>
            <w:fldChar w:fldCharType="end"/>
          </w:r>
        </w:sdtContent>
      </w:sdt>
      <w:r w:rsidR="00F632E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DefaultPlaceholder_-1854013440"/>
          </w:placeholder>
        </w:sdtPr>
        <w:sdtContent>
          <w:r w:rsidR="00F632EA">
            <w:rPr>
              <w:rFonts w:ascii="Times New Roman" w:hAnsi="Times New Roman" w:cs="Times New Roman"/>
              <w:sz w:val="24"/>
              <w:szCs w:val="24"/>
              <w:lang w:val="en-US"/>
            </w:rPr>
            <w:fldChar w:fldCharType="begin"/>
          </w:r>
          <w:r w:rsidR="00F632EA">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zLTE4VDE0OjQ3OjUyIiwiUHJvamVjdCI6eyIkcmVmIjoiOCJ9fSwiVXNlTnVtYmVyaW5nVHlwZU9mUGFyZW50RG9jdW1lbnQiOmZhbHNlfV0sIkZvcm1hdHRlZFRleHQiOnsiJGlkIjoiMjMiLCJDb3VudCI6MSwiVGV4dFVuaXRzIjpbeyIkaWQiOiIyNCIsIkZvbnRTdHlsZSI6eyIkaWQiOiIyNSIsIk5ldXRyYWwiOnRydWV9LCJSZWFkaW5nT3JkZXIiOjEsIlRleHQiOiJDb3JyZWlhIGV0IGFsLiJ9XX0sIlRhZyI6IkNpdGF2aVBsYWNlaG9sZGVyI2FlOTY4YTIwLTRhZjktNDQ2YS04ZGUxLTE2NDQwM2I0NjMwYyIsIlRleHQiOiJDb3JyZWlhIGV0IGFsLiIsIldBSVZlcnNpb24iOiI2LjE3LjAuMCJ9}</w:instrText>
          </w:r>
          <w:r w:rsidR="00F632EA">
            <w:rPr>
              <w:rFonts w:ascii="Times New Roman" w:hAnsi="Times New Roman" w:cs="Times New Roman"/>
              <w:sz w:val="24"/>
              <w:szCs w:val="24"/>
              <w:lang w:val="en-US"/>
            </w:rPr>
            <w:fldChar w:fldCharType="separate"/>
          </w:r>
          <w:r w:rsidR="00F632EA">
            <w:rPr>
              <w:rFonts w:ascii="Times New Roman" w:hAnsi="Times New Roman" w:cs="Times New Roman"/>
              <w:sz w:val="24"/>
              <w:szCs w:val="24"/>
              <w:lang w:val="en-US"/>
            </w:rPr>
            <w:t>Correia et al.</w:t>
          </w:r>
          <w:r w:rsidR="00F632EA">
            <w:rPr>
              <w:rFonts w:ascii="Times New Roman" w:hAnsi="Times New Roman" w:cs="Times New Roman"/>
              <w:sz w:val="24"/>
              <w:szCs w:val="24"/>
              <w:lang w:val="en-US"/>
            </w:rPr>
            <w:fldChar w:fldCharType="end"/>
          </w:r>
        </w:sdtContent>
      </w:sdt>
      <w:r w:rsidR="00F632E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DefaultPlaceholder_-1854013440"/>
          </w:placeholder>
        </w:sdtPr>
        <w:sdtContent>
          <w:r w:rsidR="00F632EA">
            <w:rPr>
              <w:rFonts w:ascii="Times New Roman" w:hAnsi="Times New Roman" w:cs="Times New Roman"/>
              <w:sz w:val="24"/>
              <w:szCs w:val="24"/>
              <w:lang w:val="en-US"/>
            </w:rPr>
            <w:fldChar w:fldCharType="begin"/>
          </w:r>
          <w:r w:rsidR="00F632EA">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My0xOFQxNDo0Nzo1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U3ODkxMmE5LTM4MmItNDM0Ni04NGYwLWExMGZhMGE5MzI2MCIsIlRleHQiOiIoMjAyMikiLCJXQUlWZXJzaW9uIjoiNi4xNy4wLjAifQ==}</w:instrText>
          </w:r>
          <w:r w:rsidR="00F632EA">
            <w:rPr>
              <w:rFonts w:ascii="Times New Roman" w:hAnsi="Times New Roman" w:cs="Times New Roman"/>
              <w:sz w:val="24"/>
              <w:szCs w:val="24"/>
              <w:lang w:val="en-US"/>
            </w:rPr>
            <w:fldChar w:fldCharType="separate"/>
          </w:r>
          <w:r w:rsidR="00F632EA">
            <w:rPr>
              <w:rFonts w:ascii="Times New Roman" w:hAnsi="Times New Roman" w:cs="Times New Roman"/>
              <w:sz w:val="24"/>
              <w:szCs w:val="24"/>
              <w:lang w:val="en-US"/>
            </w:rPr>
            <w:t>(2022)</w:t>
          </w:r>
          <w:r w:rsidR="00F632EA">
            <w:rPr>
              <w:rFonts w:ascii="Times New Roman" w:hAnsi="Times New Roman" w:cs="Times New Roman"/>
              <w:sz w:val="24"/>
              <w:szCs w:val="24"/>
              <w:lang w:val="en-US"/>
            </w:rPr>
            <w:fldChar w:fldCharType="end"/>
          </w:r>
        </w:sdtContent>
      </w:sdt>
      <w:r w:rsidR="00F632EA">
        <w:rPr>
          <w:rFonts w:ascii="Times New Roman" w:hAnsi="Times New Roman" w:cs="Times New Roman"/>
          <w:sz w:val="24"/>
          <w:szCs w:val="24"/>
          <w:lang w:val="en-US"/>
        </w:rPr>
        <w:t xml:space="preserve"> </w:t>
      </w:r>
      <w:r w:rsidR="0073052F">
        <w:rPr>
          <w:rFonts w:ascii="Times New Roman" w:hAnsi="Times New Roman" w:cs="Times New Roman"/>
          <w:sz w:val="24"/>
          <w:szCs w:val="24"/>
          <w:lang w:val="en-US"/>
        </w:rPr>
        <w:t xml:space="preserve">found that the link between musicality and vocal emotion perception was fully mediated via auditory perception skills. </w:t>
      </w:r>
      <w:r w:rsidR="00416308">
        <w:rPr>
          <w:rFonts w:ascii="Times New Roman" w:hAnsi="Times New Roman" w:cs="Times New Roman"/>
          <w:sz w:val="24"/>
          <w:szCs w:val="24"/>
          <w:lang w:val="en-US"/>
        </w:rPr>
        <w:t xml:space="preserve">Some of these could specifically linked to differences in vocal emotion perception. In a previous study, we found that musicians are particularly tuned to emotional cues expressed by the </w:t>
      </w:r>
      <w:r w:rsidR="00416308" w:rsidRPr="00847C16">
        <w:rPr>
          <w:rFonts w:ascii="Times New Roman" w:hAnsi="Times New Roman" w:cs="Times New Roman"/>
          <w:b/>
          <w:sz w:val="24"/>
          <w:szCs w:val="24"/>
          <w:lang w:val="en-US"/>
        </w:rPr>
        <w:t xml:space="preserve">fundamental frequency (F0) </w:t>
      </w:r>
      <w:r w:rsidR="00416308" w:rsidRPr="00847C16">
        <w:rPr>
          <w:rFonts w:ascii="Times New Roman" w:hAnsi="Times New Roman" w:cs="Times New Roman"/>
          <w:sz w:val="24"/>
          <w:szCs w:val="24"/>
          <w:lang w:val="en-US"/>
        </w:rPr>
        <w:t>contour</w:t>
      </w:r>
      <w:r w:rsidR="00416308">
        <w:rPr>
          <w:rFonts w:ascii="Times New Roman" w:hAnsi="Times New Roman" w:cs="Times New Roman"/>
          <w:sz w:val="24"/>
          <w:szCs w:val="24"/>
          <w:lang w:val="en-US"/>
        </w:rPr>
        <w:t xml:space="preserve">, sometimes also referred to as voice melody </w:t>
      </w:r>
      <w:sdt>
        <w:sdtPr>
          <w:rPr>
            <w:rFonts w:ascii="Times New Roman" w:hAnsi="Times New Roman" w:cs="Times New Roman"/>
            <w:sz w:val="24"/>
            <w:szCs w:val="24"/>
            <w:lang w:val="en-US"/>
          </w:rPr>
          <w:alias w:val="To edit, see citavi.com/edit"/>
          <w:tag w:val="CitaviPlaceholder#1b558ba6-5cd5-4ed8-9724-d47110616ee2"/>
          <w:id w:val="6411732"/>
          <w:placeholder>
            <w:docPart w:val="DefaultPlaceholder_-1854013440"/>
          </w:placeholder>
        </w:sdtPr>
        <w:sdtContent>
          <w:r w:rsidR="00F632EA">
            <w:rPr>
              <w:rFonts w:ascii="Times New Roman" w:hAnsi="Times New Roman" w:cs="Times New Roman"/>
              <w:sz w:val="24"/>
              <w:szCs w:val="24"/>
              <w:lang w:val="en-US"/>
            </w:rPr>
            <w:fldChar w:fldCharType="begin"/>
          </w:r>
          <w:r w:rsidR="00F632E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My0xOFQxNDo0MTo1N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xYjU1OGJhNi01Y2Q1LTRlZDgtOTcyNC1kNDcxMTA2MTZlZTIiLCJUZXh0IjoiKE51c3NiYXVtIGV0IGFsLiwgMjAyNCkiLCJXQUlWZXJzaW9uIjoiNi4xNy4wLjAifQ==}</w:instrText>
          </w:r>
          <w:r w:rsidR="00F632EA">
            <w:rPr>
              <w:rFonts w:ascii="Times New Roman" w:hAnsi="Times New Roman" w:cs="Times New Roman"/>
              <w:sz w:val="24"/>
              <w:szCs w:val="24"/>
              <w:lang w:val="en-US"/>
            </w:rPr>
            <w:fldChar w:fldCharType="separate"/>
          </w:r>
          <w:r w:rsidR="00F632EA">
            <w:rPr>
              <w:rFonts w:ascii="Times New Roman" w:hAnsi="Times New Roman" w:cs="Times New Roman"/>
              <w:sz w:val="24"/>
              <w:szCs w:val="24"/>
              <w:lang w:val="en-US"/>
            </w:rPr>
            <w:t>(Nussbaum et al., 2024)</w:t>
          </w:r>
          <w:r w:rsidR="00F632EA">
            <w:rPr>
              <w:rFonts w:ascii="Times New Roman" w:hAnsi="Times New Roman" w:cs="Times New Roman"/>
              <w:sz w:val="24"/>
              <w:szCs w:val="24"/>
              <w:lang w:val="en-US"/>
            </w:rPr>
            <w:fldChar w:fldCharType="end"/>
          </w:r>
        </w:sdtContent>
      </w:sdt>
      <w:bookmarkStart w:id="3" w:name="_GoBack"/>
      <w:bookmarkEnd w:id="3"/>
      <w:r w:rsidR="00416308">
        <w:rPr>
          <w:rFonts w:ascii="Times New Roman" w:hAnsi="Times New Roman" w:cs="Times New Roman"/>
          <w:sz w:val="24"/>
          <w:szCs w:val="24"/>
          <w:lang w:val="en-US"/>
        </w:rPr>
        <w:t xml:space="preserve">. We employed parameter-specific voice morphing to create vocal stimuli that expressed the emotional information </w:t>
      </w:r>
      <w:r w:rsidR="00847C16">
        <w:rPr>
          <w:rFonts w:ascii="Times New Roman" w:hAnsi="Times New Roman" w:cs="Times New Roman"/>
          <w:sz w:val="24"/>
          <w:szCs w:val="24"/>
          <w:lang w:val="en-US"/>
        </w:rPr>
        <w:t xml:space="preserve">only through F0, timbre or both. F0 is linked to perceived pitch and timbre is linked to perceived quality of a voice (i.e. whether it sounds harsh or gentle). We found that a professional group of musicians outperformed a group of non-musicians when emotions were expressed by F0 and both cues, but not timbre alone. Additional exploratory analysis revealed two interesting findings: First, we observed a correlation between music perception skills (especially for melodies) and vocal emotion recognition, </w:t>
      </w:r>
      <w:r w:rsidR="008E7D96">
        <w:rPr>
          <w:rFonts w:ascii="Times New Roman" w:hAnsi="Times New Roman" w:cs="Times New Roman"/>
          <w:sz w:val="24"/>
          <w:szCs w:val="24"/>
          <w:lang w:val="en-US"/>
        </w:rPr>
        <w:t xml:space="preserve">further </w:t>
      </w:r>
      <w:r w:rsidR="00847C16">
        <w:rPr>
          <w:rFonts w:ascii="Times New Roman" w:hAnsi="Times New Roman" w:cs="Times New Roman"/>
          <w:sz w:val="24"/>
          <w:szCs w:val="24"/>
          <w:lang w:val="en-US"/>
        </w:rPr>
        <w:t>corroborating</w:t>
      </w:r>
      <w:r w:rsidR="008E7D96">
        <w:rPr>
          <w:rFonts w:ascii="Times New Roman" w:hAnsi="Times New Roman" w:cs="Times New Roman"/>
          <w:sz w:val="24"/>
          <w:szCs w:val="24"/>
          <w:lang w:val="en-US"/>
        </w:rPr>
        <w:t xml:space="preserve"> the importance of auditory sensitivity. More importantly, however, we even found this correlation in the group of non-musicians only, who never received any formal music training. Although </w:t>
      </w:r>
      <w:r w:rsidR="00FF7928">
        <w:rPr>
          <w:rFonts w:ascii="Times New Roman" w:hAnsi="Times New Roman" w:cs="Times New Roman"/>
          <w:sz w:val="24"/>
          <w:szCs w:val="24"/>
          <w:lang w:val="en-US"/>
        </w:rPr>
        <w:t xml:space="preserve">limited by their </w:t>
      </w:r>
      <w:r w:rsidR="00FF7928">
        <w:rPr>
          <w:rFonts w:ascii="Times New Roman" w:hAnsi="Times New Roman" w:cs="Times New Roman"/>
          <w:sz w:val="24"/>
          <w:szCs w:val="24"/>
          <w:lang w:val="en-US"/>
        </w:rPr>
        <w:lastRenderedPageBreak/>
        <w:t>correlational nature,</w:t>
      </w:r>
      <w:r w:rsidR="008E7D96">
        <w:rPr>
          <w:rFonts w:ascii="Times New Roman" w:hAnsi="Times New Roman" w:cs="Times New Roman"/>
          <w:sz w:val="24"/>
          <w:szCs w:val="24"/>
          <w:lang w:val="en-US"/>
        </w:rPr>
        <w:t xml:space="preserve"> these findings suggest that musicians’ advantage in vocal emotion perception may not be the result of music training, but to due to predisposed aptitude to exploit </w:t>
      </w:r>
      <w:r w:rsidR="008E7D96" w:rsidRPr="008E7D96">
        <w:rPr>
          <w:rFonts w:ascii="Times New Roman" w:hAnsi="Times New Roman" w:cs="Times New Roman"/>
          <w:sz w:val="24"/>
          <w:szCs w:val="24"/>
          <w:lang w:val="en-US"/>
        </w:rPr>
        <w:t>melodic patterns.</w:t>
      </w:r>
      <w:r w:rsidR="008E7D96">
        <w:rPr>
          <w:rFonts w:ascii="Times New Roman" w:hAnsi="Times New Roman" w:cs="Times New Roman"/>
          <w:sz w:val="24"/>
          <w:szCs w:val="24"/>
          <w:lang w:val="en-US"/>
        </w:rPr>
        <w:t xml:space="preserve"> </w:t>
      </w:r>
      <w:r w:rsidR="00FF7928">
        <w:rPr>
          <w:rFonts w:ascii="Times New Roman" w:hAnsi="Times New Roman" w:cs="Times New Roman"/>
          <w:sz w:val="24"/>
          <w:szCs w:val="24"/>
          <w:lang w:val="en-US"/>
        </w:rPr>
        <w:t>And indeed, this is supported by</w:t>
      </w:r>
      <w:r w:rsidR="008E7D96">
        <w:rPr>
          <w:rFonts w:ascii="Times New Roman" w:hAnsi="Times New Roman" w:cs="Times New Roman"/>
          <w:sz w:val="24"/>
          <w:szCs w:val="24"/>
          <w:lang w:val="en-US"/>
        </w:rPr>
        <w:t xml:space="preserve"> </w:t>
      </w:r>
      <w:r w:rsidR="00FF7928">
        <w:rPr>
          <w:rFonts w:ascii="Times New Roman" w:hAnsi="Times New Roman" w:cs="Times New Roman"/>
          <w:sz w:val="24"/>
          <w:szCs w:val="24"/>
          <w:lang w:val="en-US"/>
        </w:rPr>
        <w:t>a recent randomized-controlled study in school children, which found no evidence for a causal effect of musical training on vocal emotion perception performance</w:t>
      </w:r>
      <w:r w:rsidR="00055A49">
        <w:rPr>
          <w:rFonts w:ascii="Times New Roman" w:hAnsi="Times New Roman" w:cs="Times New Roman"/>
          <w:sz w:val="24"/>
          <w:szCs w:val="24"/>
          <w:lang w:val="en-US"/>
        </w:rPr>
        <w:t xml:space="preserve"> (quelle)</w:t>
      </w:r>
      <w:r w:rsidR="00FF7928">
        <w:rPr>
          <w:rFonts w:ascii="Times New Roman" w:hAnsi="Times New Roman" w:cs="Times New Roman"/>
          <w:sz w:val="24"/>
          <w:szCs w:val="24"/>
          <w:lang w:val="en-US"/>
        </w:rPr>
        <w:t xml:space="preserve">. </w:t>
      </w:r>
      <w:r w:rsidR="00055A49">
        <w:rPr>
          <w:rFonts w:ascii="Times New Roman" w:hAnsi="Times New Roman" w:cs="Times New Roman"/>
          <w:sz w:val="24"/>
          <w:szCs w:val="24"/>
          <w:lang w:val="en-US"/>
        </w:rPr>
        <w:t>Thus, there is consensus in the literature that the observed performance difference in musicians and non-musicians is due to variations in acoustic sensitivity rather than the result of formal musical education.</w:t>
      </w:r>
    </w:p>
    <w:p w14:paraId="336A5AB1" w14:textId="3971504C" w:rsidR="00055A49" w:rsidRDefault="00EB2688" w:rsidP="0084087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owever, </w:t>
      </w:r>
      <w:r w:rsidR="0084087B">
        <w:rPr>
          <w:rFonts w:ascii="Times New Roman" w:hAnsi="Times New Roman" w:cs="Times New Roman"/>
          <w:sz w:val="24"/>
          <w:szCs w:val="24"/>
          <w:lang w:val="en-US"/>
        </w:rPr>
        <w:t xml:space="preserve">musicians are not a homogenous group. On the one hand, there are quantitative differences, regarding very different levels of expertise. On the other hand, there are qualitative differences, as musicians display a great variety of </w:t>
      </w:r>
      <w:r w:rsidR="0084087B" w:rsidRPr="0084087B">
        <w:rPr>
          <w:rFonts w:ascii="Times New Roman" w:hAnsi="Times New Roman" w:cs="Times New Roman"/>
          <w:sz w:val="24"/>
          <w:szCs w:val="24"/>
          <w:lang w:val="en-US"/>
        </w:rPr>
        <w:t xml:space="preserve">styles, </w:t>
      </w:r>
      <w:r w:rsidR="0084087B">
        <w:rPr>
          <w:rFonts w:ascii="Times New Roman" w:hAnsi="Times New Roman" w:cs="Times New Roman"/>
          <w:sz w:val="24"/>
          <w:szCs w:val="24"/>
          <w:lang w:val="en-US"/>
        </w:rPr>
        <w:t>genres</w:t>
      </w:r>
      <w:r w:rsidR="0084087B" w:rsidRPr="0084087B">
        <w:rPr>
          <w:rFonts w:ascii="Times New Roman" w:hAnsi="Times New Roman" w:cs="Times New Roman"/>
          <w:sz w:val="24"/>
          <w:szCs w:val="24"/>
          <w:lang w:val="en-US"/>
        </w:rPr>
        <w:t>, and forms of expression, within the scope of the Wester</w:t>
      </w:r>
      <w:r w:rsidR="0084087B">
        <w:rPr>
          <w:rFonts w:ascii="Times New Roman" w:hAnsi="Times New Roman" w:cs="Times New Roman"/>
          <w:sz w:val="24"/>
          <w:szCs w:val="24"/>
          <w:lang w:val="en-US"/>
        </w:rPr>
        <w:t xml:space="preserve"> </w:t>
      </w:r>
      <w:r w:rsidR="0084087B" w:rsidRPr="0084087B">
        <w:rPr>
          <w:rFonts w:ascii="Times New Roman" w:hAnsi="Times New Roman" w:cs="Times New Roman"/>
          <w:sz w:val="24"/>
          <w:szCs w:val="24"/>
          <w:lang w:val="en-US"/>
        </w:rPr>
        <w:t>music system and beyond</w:t>
      </w:r>
      <w:r w:rsidR="0084087B">
        <w:rPr>
          <w:rFonts w:ascii="Times New Roman" w:hAnsi="Times New Roman" w:cs="Times New Roman"/>
          <w:sz w:val="24"/>
          <w:szCs w:val="24"/>
          <w:lang w:val="en-US"/>
        </w:rPr>
        <w:t xml:space="preserve">. Studies that treat musicians as one group disregard this heterogeneity. </w:t>
      </w:r>
    </w:p>
    <w:p w14:paraId="21BEE642" w14:textId="77777777" w:rsidR="00055A49" w:rsidRDefault="00055A49" w:rsidP="004E31A8">
      <w:pPr>
        <w:spacing w:line="480" w:lineRule="auto"/>
        <w:rPr>
          <w:rFonts w:ascii="Times New Roman" w:hAnsi="Times New Roman" w:cs="Times New Roman"/>
          <w:sz w:val="24"/>
          <w:szCs w:val="24"/>
          <w:lang w:val="en-US"/>
        </w:rPr>
      </w:pPr>
    </w:p>
    <w:p w14:paraId="022BD0ED" w14:textId="5E37E7A7" w:rsidR="004E31A8" w:rsidRPr="004E31A8" w:rsidRDefault="005E349A" w:rsidP="004E31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capacity to extract emotional cues from voices </w:t>
      </w:r>
      <w:r w:rsidR="004E31A8">
        <w:rPr>
          <w:rFonts w:ascii="Times New Roman" w:hAnsi="Times New Roman" w:cs="Times New Roman"/>
          <w:sz w:val="24"/>
          <w:szCs w:val="24"/>
          <w:lang w:val="en-US"/>
        </w:rPr>
        <w:t xml:space="preserve"> </w:t>
      </w:r>
    </w:p>
    <w:p w14:paraId="1915C04B" w14:textId="77777777" w:rsidR="004E31A8" w:rsidRPr="004E31A8" w:rsidRDefault="004E31A8" w:rsidP="004E31A8">
      <w:pPr>
        <w:pStyle w:val="Listenabsatz"/>
        <w:numPr>
          <w:ilvl w:val="0"/>
          <w:numId w:val="17"/>
        </w:numPr>
        <w:spacing w:line="480" w:lineRule="auto"/>
        <w:rPr>
          <w:rFonts w:ascii="Times New Roman" w:hAnsi="Times New Roman" w:cs="Times New Roman"/>
          <w:color w:val="C00000"/>
          <w:sz w:val="24"/>
          <w:szCs w:val="24"/>
          <w:lang w:val="en-US"/>
        </w:rPr>
      </w:pPr>
    </w:p>
    <w:p w14:paraId="1F0B2F5E" w14:textId="77777777" w:rsidR="00484889" w:rsidRPr="00EB262D" w:rsidRDefault="00484889" w:rsidP="00484889">
      <w:pPr>
        <w:spacing w:line="480" w:lineRule="auto"/>
        <w:rPr>
          <w:rFonts w:ascii="Times New Roman" w:hAnsi="Times New Roman" w:cs="Times New Roman"/>
          <w:sz w:val="24"/>
          <w:szCs w:val="24"/>
          <w:lang w:val="en-US"/>
        </w:rPr>
      </w:pPr>
    </w:p>
    <w:p w14:paraId="0B24E120" w14:textId="687E7DFD" w:rsidR="00484889" w:rsidRPr="00EB262D" w:rsidRDefault="00185FBD" w:rsidP="00484889">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20DD300A" w14:textId="213F8BD6" w:rsidR="00484889" w:rsidRPr="00EB262D" w:rsidRDefault="00185FBD"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780556E3" w14:textId="6804F600" w:rsidR="00484889" w:rsidRPr="00EB262D" w:rsidRDefault="00185FBD" w:rsidP="00484889">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2D7B6111" w14:textId="511B5357" w:rsidR="00B33F1A" w:rsidRPr="00EB262D" w:rsidRDefault="00185FBD"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DAE7D16" w14:textId="4116A81D" w:rsidR="00484889" w:rsidRPr="00EB262D" w:rsidRDefault="002B035F" w:rsidP="00E26444">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Rationale, outline etc. </w:t>
      </w:r>
    </w:p>
    <w:p w14:paraId="596018AF" w14:textId="77777777" w:rsidR="00863B35" w:rsidRPr="00EB262D" w:rsidRDefault="00863B35" w:rsidP="00863B35">
      <w:pPr>
        <w:rPr>
          <w:rFonts w:ascii="Times New Roman" w:hAnsi="Times New Roman" w:cs="Times New Roman"/>
          <w:sz w:val="24"/>
          <w:szCs w:val="24"/>
          <w:lang w:val="en-US"/>
        </w:rPr>
      </w:pPr>
    </w:p>
    <w:p w14:paraId="187E2080" w14:textId="77777777" w:rsidR="0064552C" w:rsidRPr="00EB262D" w:rsidRDefault="0064552C" w:rsidP="0064552C">
      <w:pPr>
        <w:rPr>
          <w:rFonts w:ascii="Times New Roman" w:hAnsi="Times New Roman" w:cs="Times New Roman"/>
          <w:sz w:val="24"/>
          <w:szCs w:val="24"/>
          <w:lang w:val="en-US"/>
        </w:rPr>
      </w:pP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Part I: Comparison of non-professional singers and instrumentalists</w:t>
      </w:r>
    </w:p>
    <w:p w14:paraId="187EEA8B" w14:textId="43074976"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rPr>
        <w:t>Method</w:t>
      </w:r>
    </w:p>
    <w:p w14:paraId="38F42C29" w14:textId="4CA12E9C"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End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End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Thus, the stimulus material and the design are identical, but we recruited a new sample. The present study was preregistered (</w:t>
      </w:r>
      <w:hyperlink r:id="rId10"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 xml:space="preserve">). </w:t>
      </w:r>
    </w:p>
    <w:p w14:paraId="5AA41B51" w14:textId="77777777" w:rsidR="00484889" w:rsidRPr="00EB262D" w:rsidRDefault="00484889" w:rsidP="004143B2">
      <w:pPr>
        <w:pStyle w:val="berschrift3"/>
        <w:rPr>
          <w:rFonts w:ascii="Times New Roman" w:hAnsi="Times New Roman" w:cs="Times New Roman"/>
          <w:lang w:val="en-US"/>
        </w:rPr>
      </w:pPr>
      <w:r w:rsidRPr="00EB262D">
        <w:rPr>
          <w:rFonts w:ascii="Times New Roman" w:hAnsi="Times New Roman" w:cs="Times New Roman"/>
          <w:lang w:val="en-US"/>
        </w:rPr>
        <w:t>Participants</w:t>
      </w:r>
    </w:p>
    <w:p w14:paraId="64B8E6A3" w14:textId="32780F20"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0.81 for the Full and d = 0.56 for the F0 morphing condition) when we compared professional musicians and non-musicians.  </w:t>
      </w:r>
    </w:p>
    <w:p w14:paraId="11A0CE81" w14:textId="77777777"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form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50026D43"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data from 94 non-professional musicians (</w:t>
      </w:r>
      <w:r w:rsidRPr="00EB262D">
        <w:rPr>
          <w:rFonts w:ascii="Times New Roman" w:hAnsi="Times New Roman" w:cs="Times New Roman"/>
          <w:color w:val="C00000"/>
          <w:sz w:val="24"/>
          <w:szCs w:val="24"/>
          <w:lang w:val="en-US"/>
        </w:rPr>
        <w:t>further also referred to as amateurs</w:t>
      </w:r>
      <w:r w:rsidRPr="00EB262D">
        <w:rPr>
          <w:rFonts w:ascii="Times New Roman" w:hAnsi="Times New Roman" w:cs="Times New Roman"/>
          <w:sz w:val="24"/>
          <w:szCs w:val="24"/>
          <w:lang w:val="en-US"/>
        </w:rPr>
        <w:t>)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w:t>
      </w:r>
      <w:r w:rsidR="00A14781" w:rsidRPr="00EB262D">
        <w:rPr>
          <w:rFonts w:ascii="Times New Roman" w:hAnsi="Times New Roman" w:cs="Times New Roman"/>
          <w:sz w:val="24"/>
          <w:szCs w:val="24"/>
          <w:lang w:val="en-US"/>
        </w:rPr>
        <w:lastRenderedPageBreak/>
        <w:t>currently active in a choir or another singing group, but should not play an instrument actively and regularly (i.e., they must not currently be 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6E18A0BA" w14:textId="6C3FC2C4" w:rsidR="00A14781" w:rsidRPr="00EB262D"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w:t>
      </w:r>
      <w:proofErr w:type="gramStart"/>
      <w:r w:rsidRPr="00EB262D">
        <w:rPr>
          <w:rFonts w:ascii="Times New Roman" w:hAnsi="Times New Roman" w:cs="Times New Roman"/>
          <w:sz w:val="24"/>
          <w:szCs w:val="24"/>
          <w:lang w:val="en-US"/>
        </w:rPr>
        <w:t>2  had</w:t>
      </w:r>
      <w:proofErr w:type="gramEnd"/>
      <w:r w:rsidRPr="00EB262D">
        <w:rPr>
          <w:rFonts w:ascii="Times New Roman" w:hAnsi="Times New Roman" w:cs="Times New Roman"/>
          <w:sz w:val="24"/>
          <w:szCs w:val="24"/>
          <w:lang w:val="en-US"/>
        </w:rPr>
        <w:t xml:space="preserve"> &gt; 5 % trials of omission, N = 1 had technical issues during stimulus playback). Thus, data from 45 singers were analyzed (</w:t>
      </w:r>
      <w:r w:rsidRPr="0075381D">
        <w:rPr>
          <w:rFonts w:ascii="Times New Roman" w:hAnsi="Times New Roman" w:cs="Times New Roman"/>
          <w:color w:val="C00000"/>
          <w:sz w:val="24"/>
          <w:szCs w:val="24"/>
          <w:lang w:val="en-US"/>
        </w:rPr>
        <w:t xml:space="preserve">22 female, 22 </w:t>
      </w:r>
      <w:proofErr w:type="gramStart"/>
      <w:r w:rsidRPr="0075381D">
        <w:rPr>
          <w:rFonts w:ascii="Times New Roman" w:hAnsi="Times New Roman" w:cs="Times New Roman"/>
          <w:color w:val="C00000"/>
          <w:sz w:val="24"/>
          <w:szCs w:val="24"/>
          <w:lang w:val="en-US"/>
        </w:rPr>
        <w:t>male</w:t>
      </w:r>
      <w:proofErr w:type="gramEnd"/>
      <w:r w:rsidRPr="0075381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aged 18 to 53 years [M = 27.02, SD = 8.2]). Mean onset age of musical training was 8 years (SD = 3.08, 5 - 20 years). Twenty-two participants had over 10 years of training, ten between 6-9 years, four between 4-5 years and three between 2-3 years. Six participants had less than one year of training (</w:t>
      </w:r>
      <w:r w:rsidRPr="00EB262D">
        <w:rPr>
          <w:rFonts w:ascii="Times New Roman" w:hAnsi="Times New Roman" w:cs="Times New Roman"/>
          <w:color w:val="C00000"/>
          <w:sz w:val="24"/>
          <w:szCs w:val="24"/>
          <w:lang w:val="en-US"/>
        </w:rPr>
        <w:t xml:space="preserve">for more details see </w:t>
      </w:r>
      <w:proofErr w:type="spellStart"/>
      <w:r w:rsidR="00CC04CC"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58F9735F" w14:textId="7535480A" w:rsidR="00A14781" w:rsidRPr="00EB262D"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I).</w:t>
      </w:r>
      <w:r w:rsidRPr="00EB262D">
        <w:rPr>
          <w:rFonts w:ascii="Times New Roman" w:hAnsi="Times New Roman" w:cs="Times New Roman"/>
          <w:iCs/>
          <w:sz w:val="24"/>
          <w:szCs w:val="24"/>
          <w:lang w:val="en-US"/>
        </w:rPr>
        <w:t xml:space="preserve"> Thus, data from 43 instrumentalists entered analysis (</w:t>
      </w:r>
      <w:r w:rsidRPr="0075381D">
        <w:rPr>
          <w:rFonts w:ascii="Times New Roman" w:hAnsi="Times New Roman" w:cs="Times New Roman"/>
          <w:iCs/>
          <w:color w:val="C00000"/>
          <w:sz w:val="24"/>
          <w:szCs w:val="24"/>
          <w:lang w:val="en-US"/>
        </w:rPr>
        <w:t xml:space="preserve">24 female, 18 </w:t>
      </w:r>
      <w:proofErr w:type="gramStart"/>
      <w:r w:rsidRPr="0075381D">
        <w:rPr>
          <w:rFonts w:ascii="Times New Roman" w:hAnsi="Times New Roman" w:cs="Times New Roman"/>
          <w:iCs/>
          <w:color w:val="C00000"/>
          <w:sz w:val="24"/>
          <w:szCs w:val="24"/>
          <w:lang w:val="en-US"/>
        </w:rPr>
        <w:t>male</w:t>
      </w:r>
      <w:proofErr w:type="gramEnd"/>
      <w:r w:rsidRPr="00EB262D">
        <w:rPr>
          <w:rFonts w:ascii="Times New Roman" w:hAnsi="Times New Roman" w:cs="Times New Roman"/>
          <w:iCs/>
          <w:sz w:val="24"/>
          <w:szCs w:val="24"/>
          <w:lang w:val="en-US"/>
        </w:rPr>
        <w:t>, aged 18 to 54 years [M = 28.51, SD = 10.64]). Mean onset of musical training was 7 years (SD = 2.27, 4 - 14 years). Thirty-five participants had studied their instrument for over 10 years, one between 6-9 years and three between 1-2 years. Four participants had less than one year of training (</w:t>
      </w:r>
      <w:r w:rsidRPr="00EB262D">
        <w:rPr>
          <w:rFonts w:ascii="Times New Roman" w:hAnsi="Times New Roman" w:cs="Times New Roman"/>
          <w:iCs/>
          <w:color w:val="C00000"/>
          <w:sz w:val="24"/>
          <w:szCs w:val="24"/>
          <w:lang w:val="en-US"/>
        </w:rPr>
        <w:t xml:space="preserve">for more details see </w:t>
      </w:r>
      <w:proofErr w:type="spellStart"/>
      <w:r w:rsidR="00CC04CC"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sz w:val="24"/>
          <w:szCs w:val="24"/>
          <w:lang w:val="en-US"/>
        </w:rPr>
        <w:t>).</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p>
    <w:p w14:paraId="3A7D9F15" w14:textId="0F40CF4F"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the emotional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6D288CEA"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lastRenderedPageBreak/>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w:t>
      </w:r>
      <w:proofErr w:type="gramStart"/>
      <w:r w:rsidRPr="00EB262D">
        <w:rPr>
          <w:rFonts w:ascii="Times New Roman" w:hAnsi="Times New Roman" w:cs="Times New Roman"/>
          <w:iCs/>
          <w:sz w:val="24"/>
          <w:szCs w:val="24"/>
          <w:lang w:val="en-US"/>
        </w:rPr>
        <w:t>male</w:t>
      </w:r>
      <w:proofErr w:type="gramEnd"/>
      <w:r w:rsidRPr="00EB262D">
        <w:rPr>
          <w:rFonts w:ascii="Times New Roman" w:hAnsi="Times New Roman" w:cs="Times New Roman"/>
          <w:iCs/>
          <w:sz w:val="24"/>
          <w:szCs w:val="24"/>
          <w:lang w:val="en-US"/>
        </w:rPr>
        <w:t xml:space="preserve">, four female) with expressions of happiness, pleasure, fear, and sadness.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EndPr/>
        <w:sdtContent>
          <w:r w:rsidR="007E0709" w:rsidRPr="00EB262D">
            <w:rPr>
              <w:rFonts w:ascii="Times New Roman" w:eastAsia="Calibri" w:hAnsi="Times New Roman" w:cs="Times New Roman"/>
              <w:iCs/>
              <w:color w:val="000000" w:themeColor="text1"/>
              <w:sz w:val="24"/>
              <w:szCs w:val="24"/>
              <w:lang w:val="en-US"/>
            </w:rPr>
            <w:fldChar w:fldCharType="begin"/>
          </w:r>
          <w:r w:rsidR="007E0709" w:rsidRPr="00EB262D">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MS0wN1QxMDo0MjoxOC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MS0wN1QxMDo0MjoxOC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007E0709" w:rsidRPr="00EB262D">
            <w:rPr>
              <w:rFonts w:ascii="Times New Roman" w:eastAsia="Calibri" w:hAnsi="Times New Roman" w:cs="Times New Roman"/>
              <w:iCs/>
              <w:color w:val="000000" w:themeColor="text1"/>
              <w:sz w:val="24"/>
              <w:szCs w:val="24"/>
              <w:lang w:val="en-US"/>
            </w:rPr>
            <w:fldChar w:fldCharType="separate"/>
          </w:r>
          <w:r w:rsidR="007E0709" w:rsidRPr="00EB262D">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9A57929"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commentRangeStart w:id="4"/>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commentRangeEnd w:id="4"/>
      <w:r w:rsidR="00552EE1" w:rsidRPr="00EB262D">
        <w:rPr>
          <w:rStyle w:val="Kommentarzeichen"/>
          <w:rFonts w:ascii="Times New Roman" w:hAnsi="Times New Roman" w:cs="Times New Roman"/>
          <w:sz w:val="24"/>
          <w:szCs w:val="24"/>
        </w:rPr>
        <w:commentReference w:id="4"/>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taken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Note that the timing was kept constant across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77777777" w:rsidR="00552EE1" w:rsidRPr="00EB262D" w:rsidRDefault="00552EE1" w:rsidP="00552EE1">
      <w:pPr>
        <w:spacing w:after="0" w:line="480" w:lineRule="auto"/>
        <w:ind w:firstLine="576"/>
        <w:rPr>
          <w:rFonts w:ascii="Times New Roman" w:hAnsi="Times New Roman" w:cs="Times New Roman"/>
          <w:sz w:val="24"/>
          <w:szCs w:val="24"/>
          <w:lang w:val="en-US"/>
        </w:rPr>
      </w:pPr>
      <w:bookmarkStart w:id="5" w:name="_Hlk94773441"/>
      <w:bookmarkEnd w:id="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EndPr/>
        <w:sdtContent>
          <w:r w:rsidRPr="00EB262D">
            <w:rPr>
              <w:rFonts w:ascii="Times New Roman" w:hAnsi="Times New Roman" w:cs="Times New Roman"/>
              <w:color w:val="000000" w:themeColor="text1"/>
              <w:sz w:val="24"/>
              <w:szCs w:val="24"/>
              <w:lang w:val="en-US"/>
            </w:rPr>
            <w:fldChar w:fldCharType="begin"/>
          </w:r>
          <w:r w:rsidRPr="00EB262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sidRPr="00EB262D">
            <w:rPr>
              <w:rFonts w:ascii="Times New Roman" w:hAnsi="Times New Roman" w:cs="Times New Roman"/>
              <w:color w:val="000000" w:themeColor="text1"/>
              <w:sz w:val="24"/>
              <w:szCs w:val="24"/>
              <w:lang w:val="en-US"/>
            </w:rPr>
            <w:fldChar w:fldCharType="separate"/>
          </w:r>
          <w:r w:rsidRPr="00EB262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EndPr/>
        <w:sdtContent>
          <w:r w:rsidRPr="00EB262D">
            <w:rPr>
              <w:rFonts w:ascii="Times New Roman" w:hAnsi="Times New Roman" w:cs="Times New Roman"/>
              <w:color w:val="000000" w:themeColor="text1"/>
              <w:sz w:val="24"/>
              <w:szCs w:val="24"/>
              <w:lang w:val="en-US"/>
            </w:rPr>
            <w:fldChar w:fldCharType="begin"/>
          </w:r>
          <w:r w:rsidRPr="00EB262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sidRPr="00EB262D">
            <w:rPr>
              <w:rFonts w:ascii="Times New Roman" w:hAnsi="Times New Roman" w:cs="Times New Roman"/>
              <w:color w:val="000000" w:themeColor="text1"/>
              <w:sz w:val="24"/>
              <w:szCs w:val="24"/>
              <w:lang w:val="en-US"/>
            </w:rPr>
            <w:fldChar w:fldCharType="separate"/>
          </w:r>
          <w:r w:rsidRPr="00EB262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For general information about voice morphing, refer to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 xml:space="preserve">Kawahara and </w:t>
      </w:r>
      <w:proofErr w:type="spellStart"/>
      <w:r w:rsidRPr="00EB262D">
        <w:rPr>
          <w:rFonts w:ascii="Times New Roman" w:hAnsi="Times New Roman" w:cs="Times New Roman"/>
          <w:color w:val="000000" w:themeColor="text1"/>
          <w:sz w:val="24"/>
          <w:szCs w:val="24"/>
          <w:lang w:val="en-US"/>
        </w:rPr>
        <w:t>Skuk</w:t>
      </w:r>
      <w:proofErr w:type="spellEnd"/>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2019)</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1158E00C" w:rsidR="00552EE1" w:rsidRPr="00EB262D" w:rsidRDefault="00552EE1" w:rsidP="00484889">
      <w:pPr>
        <w:spacing w:after="0" w:line="480" w:lineRule="auto"/>
        <w:rPr>
          <w:rFonts w:ascii="Times New Roman" w:hAnsi="Times New Roman" w:cs="Times New Roman"/>
          <w:bCs/>
          <w:i/>
          <w:iCs/>
          <w:color w:val="C00000"/>
          <w:sz w:val="24"/>
          <w:szCs w:val="24"/>
          <w:lang w:val="en-US"/>
        </w:rPr>
      </w:pPr>
      <w:r w:rsidRPr="00EB262D">
        <w:rPr>
          <w:rFonts w:ascii="Times New Roman" w:hAnsi="Times New Roman" w:cs="Times New Roman"/>
          <w:bCs/>
          <w:i/>
          <w:iCs/>
          <w:color w:val="C00000"/>
          <w:sz w:val="24"/>
          <w:szCs w:val="24"/>
          <w:lang w:val="en-US"/>
        </w:rPr>
        <w:t xml:space="preserve">Note. Figure reprinted from </w:t>
      </w:r>
      <w:sdt>
        <w:sdtPr>
          <w:rPr>
            <w:rFonts w:ascii="Times New Roman" w:hAnsi="Times New Roman" w:cs="Times New Roman"/>
            <w:bCs/>
            <w:i/>
            <w:iCs/>
            <w:color w:val="C00000"/>
            <w:sz w:val="24"/>
            <w:szCs w:val="24"/>
            <w:lang w:val="en-US"/>
          </w:rPr>
          <w:alias w:val="To edit, see citavi.com/edit"/>
          <w:tag w:val="CitaviPlaceholder#be5d47a9-2d80-49b5-ae74-71b6f33cc684"/>
          <w:id w:val="1924448285"/>
          <w:placeholder>
            <w:docPart w:val="DefaultPlaceholder_-1854013440"/>
          </w:placeholder>
        </w:sdtPr>
        <w:sdtEndPr/>
        <w:sdtContent>
          <w:r w:rsidRPr="00EB262D">
            <w:rPr>
              <w:rFonts w:ascii="Times New Roman" w:hAnsi="Times New Roman" w:cs="Times New Roman"/>
              <w:bCs/>
              <w:i/>
              <w:iCs/>
              <w:color w:val="C00000"/>
              <w:sz w:val="24"/>
              <w:szCs w:val="24"/>
              <w:lang w:val="en-US"/>
            </w:rPr>
            <w:fldChar w:fldCharType="begin"/>
          </w:r>
          <w:r w:rsidRPr="00EB262D">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sidRPr="00EB262D">
            <w:rPr>
              <w:rFonts w:ascii="Times New Roman" w:hAnsi="Times New Roman" w:cs="Times New Roman"/>
              <w:bCs/>
              <w:i/>
              <w:iCs/>
              <w:color w:val="C00000"/>
              <w:sz w:val="24"/>
              <w:szCs w:val="24"/>
              <w:lang w:val="en-US"/>
            </w:rPr>
            <w:fldChar w:fldCharType="separate"/>
          </w:r>
          <w:r w:rsidRPr="00EB262D">
            <w:rPr>
              <w:rFonts w:ascii="Times New Roman" w:hAnsi="Times New Roman" w:cs="Times New Roman"/>
              <w:bCs/>
              <w:i/>
              <w:iCs/>
              <w:color w:val="C00000"/>
              <w:sz w:val="24"/>
              <w:szCs w:val="24"/>
              <w:lang w:val="en-US"/>
            </w:rPr>
            <w:t>Nussbaum et al.</w:t>
          </w:r>
          <w:r w:rsidRPr="00EB262D">
            <w:rPr>
              <w:rFonts w:ascii="Times New Roman" w:hAnsi="Times New Roman" w:cs="Times New Roman"/>
              <w:bCs/>
              <w:i/>
              <w:iCs/>
              <w:color w:val="C00000"/>
              <w:sz w:val="24"/>
              <w:szCs w:val="24"/>
              <w:lang w:val="en-US"/>
            </w:rPr>
            <w:fldChar w:fldCharType="end"/>
          </w:r>
        </w:sdtContent>
      </w:sdt>
      <w:r w:rsidRPr="00EB262D">
        <w:rPr>
          <w:rFonts w:ascii="Times New Roman" w:hAnsi="Times New Roman" w:cs="Times New Roman"/>
          <w:bCs/>
          <w:i/>
          <w:iCs/>
          <w:color w:val="C00000"/>
          <w:sz w:val="24"/>
          <w:szCs w:val="24"/>
          <w:lang w:val="en-US"/>
        </w:rPr>
        <w:t xml:space="preserve"> </w:t>
      </w:r>
      <w:sdt>
        <w:sdtPr>
          <w:rPr>
            <w:rFonts w:ascii="Times New Roman" w:hAnsi="Times New Roman" w:cs="Times New Roman"/>
            <w:bCs/>
            <w:i/>
            <w:iCs/>
            <w:color w:val="C00000"/>
            <w:sz w:val="24"/>
            <w:szCs w:val="24"/>
            <w:lang w:val="en-US"/>
          </w:rPr>
          <w:alias w:val="To edit, see citavi.com/edit"/>
          <w:tag w:val="CitaviPlaceholder#407f0b94-8327-4451-b0b4-0c52fb38b57b"/>
          <w:id w:val="-2127992607"/>
          <w:placeholder>
            <w:docPart w:val="DefaultPlaceholder_-1854013440"/>
          </w:placeholder>
        </w:sdtPr>
        <w:sdtEndPr/>
        <w:sdtContent>
          <w:r w:rsidRPr="00EB262D">
            <w:rPr>
              <w:rFonts w:ascii="Times New Roman" w:hAnsi="Times New Roman" w:cs="Times New Roman"/>
              <w:bCs/>
              <w:i/>
              <w:iCs/>
              <w:color w:val="C00000"/>
              <w:sz w:val="24"/>
              <w:szCs w:val="24"/>
              <w:lang w:val="en-US"/>
            </w:rPr>
            <w:fldChar w:fldCharType="begin"/>
          </w:r>
          <w:r w:rsidRPr="00EB262D">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sidRPr="00EB262D">
            <w:rPr>
              <w:rFonts w:ascii="Times New Roman" w:hAnsi="Times New Roman" w:cs="Times New Roman"/>
              <w:bCs/>
              <w:i/>
              <w:iCs/>
              <w:color w:val="C00000"/>
              <w:sz w:val="24"/>
              <w:szCs w:val="24"/>
              <w:lang w:val="en-US"/>
            </w:rPr>
            <w:fldChar w:fldCharType="separate"/>
          </w:r>
          <w:r w:rsidRPr="00EB262D">
            <w:rPr>
              <w:rFonts w:ascii="Times New Roman" w:hAnsi="Times New Roman" w:cs="Times New Roman"/>
              <w:bCs/>
              <w:i/>
              <w:iCs/>
              <w:color w:val="C00000"/>
              <w:sz w:val="24"/>
              <w:szCs w:val="24"/>
              <w:lang w:val="en-US"/>
            </w:rPr>
            <w:t>(2024)</w:t>
          </w:r>
          <w:r w:rsidRPr="00EB262D">
            <w:rPr>
              <w:rFonts w:ascii="Times New Roman" w:hAnsi="Times New Roman" w:cs="Times New Roman"/>
              <w:bCs/>
              <w:i/>
              <w:iCs/>
              <w:color w:val="C00000"/>
              <w:sz w:val="24"/>
              <w:szCs w:val="24"/>
              <w:lang w:val="en-US"/>
            </w:rPr>
            <w:fldChar w:fldCharType="end"/>
          </w:r>
        </w:sdtContent>
      </w:sdt>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6" w:name="_Toc64538333"/>
      <w:bookmarkStart w:id="7" w:name="_Ref67901580"/>
      <w:r w:rsidRPr="00EB262D">
        <w:rPr>
          <w:rFonts w:ascii="Times New Roman" w:hAnsi="Times New Roman" w:cs="Times New Roman"/>
          <w:lang w:val="en-US"/>
        </w:rPr>
        <w:t xml:space="preserve">Design </w:t>
      </w:r>
      <w:bookmarkEnd w:id="6"/>
      <w:bookmarkEnd w:id="7"/>
    </w:p>
    <w:p w14:paraId="288D7CAA" w14:textId="28FBBEF0"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xLTA3VDA5OjUxOjI4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MS0wN1QwOTo1MToyOC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w:t>
          </w:r>
          <w:proofErr w:type="spellStart"/>
          <w:r w:rsidR="007E0709" w:rsidRPr="00EB262D">
            <w:rPr>
              <w:rFonts w:ascii="Times New Roman" w:hAnsi="Times New Roman" w:cs="Times New Roman"/>
              <w:sz w:val="24"/>
              <w:szCs w:val="24"/>
              <w:lang w:val="en-US"/>
            </w:rPr>
            <w:t>Stoet</w:t>
          </w:r>
          <w:proofErr w:type="spellEnd"/>
          <w:r w:rsidR="007E0709" w:rsidRPr="00EB262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1B98D3B2"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 xml:space="preserve">Mean duration of the whole online study was about </w:t>
      </w:r>
      <w:commentRangeStart w:id="8"/>
      <w:r w:rsidR="00BA3F76" w:rsidRPr="00EB262D">
        <w:rPr>
          <w:rFonts w:ascii="Times New Roman" w:hAnsi="Times New Roman" w:cs="Times New Roman"/>
          <w:sz w:val="24"/>
          <w:szCs w:val="24"/>
          <w:lang w:val="en-US"/>
        </w:rPr>
        <w:t xml:space="preserve">75 </w:t>
      </w:r>
      <w:commentRangeEnd w:id="8"/>
      <w:r w:rsidR="00D412F4" w:rsidRPr="00EB262D">
        <w:rPr>
          <w:rStyle w:val="Kommentarzeichen"/>
          <w:rFonts w:ascii="Times New Roman" w:hAnsi="Times New Roman" w:cs="Times New Roman"/>
          <w:sz w:val="24"/>
          <w:szCs w:val="24"/>
        </w:rPr>
        <w:commentReference w:id="8"/>
      </w:r>
      <w:r w:rsidR="00BA3F76" w:rsidRPr="00EB262D">
        <w:rPr>
          <w:rFonts w:ascii="Times New Roman" w:hAnsi="Times New Roman" w:cs="Times New Roman"/>
          <w:sz w:val="24"/>
          <w:szCs w:val="24"/>
          <w:lang w:val="en-US"/>
        </w:rPr>
        <w:t>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Emotion classification experiment</w:t>
      </w:r>
    </w:p>
    <w:p w14:paraId="07C1936E" w14:textId="605F8265"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EB262D">
        <w:rPr>
          <w:rFonts w:ascii="Times New Roman" w:hAnsi="Times New Roman" w:cs="Times New Roman"/>
          <w:color w:val="C00000"/>
          <w:sz w:val="24"/>
          <w:szCs w:val="24"/>
          <w:lang w:val="en-US"/>
        </w:rPr>
        <w:t xml:space="preserve">see Tables on OSF </w:t>
      </w:r>
      <w:proofErr w:type="spellStart"/>
      <w:r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r w:rsidR="00484889" w:rsidRPr="00EB262D">
        <w:rPr>
          <w:rFonts w:ascii="Times New Roman" w:hAnsi="Times New Roman" w:cs="Times New Roman"/>
          <w:sz w:val="24"/>
          <w:szCs w:val="24"/>
          <w:lang w:val="en-US"/>
        </w:rPr>
        <w:t>. 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5F834118" w:rsidR="00484889" w:rsidRPr="00EB262D" w:rsidRDefault="00EC7FCC" w:rsidP="00484889">
      <w:pPr>
        <w:spacing w:line="480" w:lineRule="auto"/>
        <w:rPr>
          <w:rFonts w:ascii="Times New Roman" w:hAnsi="Times New Roman" w:cs="Times New Roman"/>
          <w:color w:val="000000" w:themeColor="text1"/>
          <w:sz w:val="24"/>
          <w:szCs w:val="24"/>
          <w:lang w:val="en-US"/>
        </w:rPr>
      </w:pPr>
      <w:commentRangeStart w:id="9"/>
      <w:r w:rsidRPr="00EB262D">
        <w:rPr>
          <w:rFonts w:ascii="Times New Roman" w:hAnsi="Times New Roman" w:cs="Times New Roman"/>
          <w:color w:val="000000" w:themeColor="text1"/>
          <w:sz w:val="24"/>
          <w:szCs w:val="24"/>
          <w:lang w:val="en-US"/>
        </w:rPr>
        <w:t>Preceding</w:t>
      </w:r>
      <w:r w:rsidR="001E5E17" w:rsidRPr="00EB262D">
        <w:rPr>
          <w:rFonts w:ascii="Times New Roman" w:hAnsi="Times New Roman" w:cs="Times New Roman"/>
          <w:color w:val="000000" w:themeColor="text1"/>
          <w:sz w:val="24"/>
          <w:szCs w:val="24"/>
          <w:lang w:val="en-US"/>
        </w:rPr>
        <w:t xml:space="preserve"> the</w:t>
      </w:r>
      <w:r w:rsidR="00484889" w:rsidRPr="00EB262D">
        <w:rPr>
          <w:rFonts w:ascii="Times New Roman" w:hAnsi="Times New Roman" w:cs="Times New Roman"/>
          <w:color w:val="000000" w:themeColor="text1"/>
          <w:sz w:val="24"/>
          <w:szCs w:val="24"/>
          <w:lang w:val="en-US"/>
        </w:rPr>
        <w:t xml:space="preserve"> experiment, participants completed eight practice trials with stimuli not used </w:t>
      </w:r>
      <w:r w:rsidR="00484889" w:rsidRPr="00EB262D">
        <w:rPr>
          <w:rFonts w:ascii="Times New Roman" w:eastAsia="Calibri" w:hAnsi="Times New Roman" w:cs="Times New Roman"/>
          <w:color w:val="000000" w:themeColor="text1"/>
          <w:sz w:val="24"/>
          <w:szCs w:val="24"/>
          <w:lang w:val="en-US"/>
        </w:rPr>
        <w:t>during</w:t>
      </w:r>
      <w:r w:rsidR="00484889" w:rsidRPr="00EB262D">
        <w:rPr>
          <w:rFonts w:ascii="Times New Roman" w:hAnsi="Times New Roman" w:cs="Times New Roman"/>
          <w:color w:val="000000" w:themeColor="text1"/>
          <w:sz w:val="24"/>
          <w:szCs w:val="24"/>
          <w:lang w:val="en-US"/>
        </w:rPr>
        <w:t xml:space="preserve"> the actual task. Subsequently, all 312 experimental stimuli were presented once in randomized order </w:t>
      </w:r>
      <w:r w:rsidR="00484889" w:rsidRPr="00EB262D">
        <w:rPr>
          <w:rFonts w:ascii="Times New Roman" w:eastAsia="Calibri" w:hAnsi="Times New Roman" w:cs="Times New Roman"/>
          <w:color w:val="000000" w:themeColor="text1"/>
          <w:sz w:val="24"/>
          <w:szCs w:val="24"/>
          <w:lang w:val="en-US"/>
        </w:rPr>
        <w:t>across</w:t>
      </w:r>
      <w:r w:rsidR="00484889" w:rsidRPr="00EB262D">
        <w:rPr>
          <w:rFonts w:ascii="Times New Roman" w:hAnsi="Times New Roman" w:cs="Times New Roman"/>
          <w:color w:val="000000" w:themeColor="text1"/>
          <w:sz w:val="24"/>
          <w:szCs w:val="24"/>
          <w:lang w:val="en-US"/>
        </w:rPr>
        <w:t xml:space="preserve"> six blocks of 52 trials each. Between blocks, participants could take self-paced breaks. The total duration of the experiment was about 25 minutes. </w:t>
      </w:r>
      <w:commentRangeEnd w:id="9"/>
      <w:r w:rsidRPr="00EB262D">
        <w:rPr>
          <w:rStyle w:val="Kommentarzeichen"/>
          <w:rFonts w:ascii="Times New Roman" w:hAnsi="Times New Roman" w:cs="Times New Roman"/>
          <w:sz w:val="24"/>
          <w:szCs w:val="24"/>
        </w:rPr>
        <w:commentReference w:id="9"/>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F1EAF98"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EtMDdUMDk6NTE6Mjg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EtMDdUMDk6NTE6Mjg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Duration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5B295026"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MS0wN1QwOTo1MToyOC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MS0wN1QwOTo1MToyOC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w:t>
          </w:r>
          <w:proofErr w:type="spellStart"/>
          <w:r w:rsidR="007E0709" w:rsidRPr="00EB262D">
            <w:rPr>
              <w:rFonts w:ascii="Times New Roman" w:hAnsi="Times New Roman" w:cs="Times New Roman"/>
              <w:sz w:val="24"/>
              <w:szCs w:val="24"/>
              <w:lang w:val="en-US"/>
            </w:rPr>
            <w:t>Rammstedt</w:t>
          </w:r>
          <w:proofErr w:type="spellEnd"/>
          <w:r w:rsidR="007E0709" w:rsidRPr="00EB262D">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w:t>
          </w:r>
          <w:proofErr w:type="spellStart"/>
          <w:r w:rsidR="007E0709" w:rsidRPr="00EB262D">
            <w:rPr>
              <w:rFonts w:ascii="Times New Roman" w:hAnsi="Times New Roman" w:cs="Times New Roman"/>
              <w:sz w:val="24"/>
              <w:szCs w:val="24"/>
              <w:lang w:val="en-US"/>
            </w:rPr>
            <w:t>Müllensiefen</w:t>
          </w:r>
          <w:proofErr w:type="spellEnd"/>
          <w:r w:rsidR="007E0709" w:rsidRPr="00EB262D">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End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MS0wN1QwOTo1MToyOC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EtMDdUMDk6NTE6Mjg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 xml:space="preserve">(Breyer &amp; </w:t>
          </w:r>
          <w:proofErr w:type="spellStart"/>
          <w:r w:rsidR="007E0709" w:rsidRPr="00EB262D">
            <w:rPr>
              <w:rFonts w:ascii="Times New Roman" w:hAnsi="Times New Roman" w:cs="Times New Roman"/>
              <w:sz w:val="24"/>
              <w:szCs w:val="24"/>
              <w:lang w:val="en-US"/>
            </w:rPr>
            <w:t>Bluemke</w:t>
          </w:r>
          <w:proofErr w:type="spellEnd"/>
          <w:r w:rsidR="007E0709" w:rsidRPr="00EB262D">
            <w:rPr>
              <w:rFonts w:ascii="Times New Roman" w:hAnsi="Times New Roman" w:cs="Times New Roman"/>
              <w:sz w:val="24"/>
              <w:szCs w:val="24"/>
              <w:lang w:val="en-US"/>
            </w:rPr>
            <w:t>,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r w:rsidRPr="00EB262D">
        <w:rPr>
          <w:rFonts w:ascii="Times New Roman" w:hAnsi="Times New Roman" w:cs="Times New Roman"/>
          <w:lang w:val="en-US"/>
        </w:rPr>
        <w:t>Data analysis</w:t>
      </w:r>
    </w:p>
    <w:p w14:paraId="35DE825A" w14:textId="343B8D9D" w:rsidR="00552EE1" w:rsidRPr="00EB262D" w:rsidRDefault="00552EE1" w:rsidP="00552EE1">
      <w:pPr>
        <w:rPr>
          <w:rFonts w:ascii="Times New Roman" w:hAnsi="Times New Roman" w:cs="Times New Roman"/>
          <w:sz w:val="24"/>
          <w:szCs w:val="24"/>
          <w:lang w:val="en-US"/>
        </w:rPr>
      </w:pPr>
    </w:p>
    <w:p w14:paraId="2601C118" w14:textId="695ED7DD"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d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EndPr/>
        <w:sdtContent>
          <w:r w:rsidRPr="00EB262D">
            <w:rPr>
              <w:rFonts w:ascii="Times New Roman" w:hAnsi="Times New Roman" w:cs="Times New Roman"/>
              <w:noProof/>
              <w:sz w:val="24"/>
              <w:szCs w:val="24"/>
              <w:lang w:val="en-US"/>
            </w:rPr>
            <w:fldChar w:fldCharType="begin"/>
          </w:r>
          <w:r w:rsidRPr="00EB262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MS0wN1QwOTo1MToyOC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Pr="00EB262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459EA7C6"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EndPr/>
        <w:sdtContent>
          <w:r w:rsidR="00984D46">
            <w:rPr>
              <w:rFonts w:ascii="Times New Roman" w:hAnsi="Times New Roman" w:cs="Times New Roman"/>
              <w:sz w:val="24"/>
              <w:szCs w:val="24"/>
              <w:lang w:val="en-US"/>
            </w:rPr>
            <w:fldChar w:fldCharType="begin"/>
          </w:r>
          <w:r w:rsidR="00984D4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nh1anVpZmZobjVzMnRwbTczazVsbG40OHhrMWoxMHA0YmM3c2wybyIsIkNyZWF0ZWRPbiI6IjIwMjUtMDEtMDhUMTE6MDA6MThaIiwiTW9kaWZpZWRCeSI6Inh1anVpZmZobjVzMnRwbTczazVsbG40OHhrMWoxMHA0YmM3c2wybyIsIklkIjoiNTk3NDA5NmQtYjE0Yi00ZTExLWE1MDMtNTlmYjZhNzJmZWFmIiwiTW9kaWZpZWRPbiI6IjIwMjUtMDEtMDhUMTE6MDA6MThaIiwiUHJvamVjdCI6eyIkcmVmIjoiOCJ9fV0sIkJpYlRlWEtleSI6IlBldGVyUm9zZW5mZWxkXzIwMjEiLCJDaXRhdGlvbktleVVwZGF0ZVR5cGUiOjAsIkNvbGxhYm9yYXRvcnMiOltdLCJEYXRlMiI6IjE4LjAxLjIwMjEiLCJEb2kiOiIxMC4xMDA3L3MxMDQ4NC0wMjAtMDk1MDIte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OFQxMTowMDoxOFoiLCJNb2RpZmllZEJ5IjoieHVqdWlmZmhuNXMydHBtNzNrNWxsbjQ4eGsxajEwcDRiYzdzbDJvIiwiSWQiOiI4ZjU0MDVlZS04NmFiLTQ0MTAtOTZmNi0yMzQwMTE4MTg4YjUiLCJNb2RpZmllZE9uIjoiMjAyNS0wMS0wOFQxMTowMDoxOF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DQ4NC0wMjAtMDk1MDIteSIsIlVyaVN0cmluZyI6Imh0dHBzOi8vZG9pLm9yZy8xMC4xMDA3L3MxMDQ4NC0wMjAtMDk1MDIte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4VDExOjAwOjE4WiIsIk1vZGlmaWVkQnkiOiJ4dWp1aWZmaG41czJ0cG03M2s1bGxuNDh4azFqMTBwNGJjN3NsMm8iLCJJZCI6Ijg1YmY4Yzg5LWI5ZTYtNDBkOS04OGRmLWZjZWM4ZGYwMmU5OCIsIk1vZGlmaWVkT24iOiIyMDI1LTAxLTA4VDExOjAwOjE4WiIsIlByb2plY3QiOnsiJHJlZiI6IjgifX1dLCJOb3RlcyI6IkVkaXRvcmlhbCI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nh1anVpZmZobjVzMnRwbTczazVsbG40OHhrMWoxMHA0YmM3c2wybyIsIkNyZWF0ZWRPbiI6IjIwMjUtMDEtMDhUMTE6MDA6MThaIiwiTW9kaWZpZWRCeSI6Inh1anVpZmZobjVzMnRwbTczazVsbG40OHhrMWoxMHA0YmM3c2wybyIsIklkIjoiNmZmZjRmZDItYjYyZS00NjQ1LWEyZjMtYWU1NTA0ZjM1YTk1IiwiTW9kaWZpZWRPbiI6IjIwMjUtMDEtMDhUMTE6MDA6MTha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4dWp1aWZmaG41czJ0cG03M2s1bGxuNDh4azFqMTBwNGJjN3NsMm8iLCJDcmVhdGVkT24iOiIyMDI1LTAxLTA4VDExOjAwOjE4WiIsIk1vZGlmaWVkQnkiOiJfQ2hyaXN0aW5lIE51c3NiYXVtIiwiSWQiOiI5YjBmMTdiMC00YTAwLTRhMDUtYjMxZS1jMTI3NzViNjBlYTIiLCJNb2RpZmllZE9uIjoiMjAyNS0wMS0wOFQxMjowMToxO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984D46">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BF =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EndPr/>
        <w:sdtContent>
          <w:r w:rsidR="00565D5C">
            <w:rPr>
              <w:rFonts w:ascii="Times New Roman" w:hAnsi="Times New Roman" w:cs="Times New Roman"/>
              <w:sz w:val="24"/>
              <w:szCs w:val="24"/>
              <w:lang w:val="en-US"/>
            </w:rPr>
            <w:fldChar w:fldCharType="begin"/>
          </w:r>
          <w:r w:rsidR="00565D5C">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MS0wOFQxMTo1MDoxNC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565D5C">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EndPr/>
        <w:sdtContent>
          <w:r w:rsidR="00565D5C">
            <w:rPr>
              <w:rFonts w:ascii="Times New Roman" w:hAnsi="Times New Roman" w:cs="Times New Roman"/>
              <w:sz w:val="24"/>
              <w:szCs w:val="24"/>
              <w:lang w:val="en-US"/>
            </w:rPr>
            <w:fldChar w:fldCharType="begin"/>
          </w:r>
          <w:r w:rsidR="00565D5C">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E6NTA6MTQ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565D5C">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w:t>
      </w:r>
      <w:commentRangeStart w:id="10"/>
      <w:r w:rsidR="00A31032">
        <w:rPr>
          <w:rFonts w:ascii="Times New Roman" w:hAnsi="Times New Roman" w:cs="Times New Roman"/>
          <w:sz w:val="24"/>
          <w:szCs w:val="24"/>
          <w:lang w:val="en-US"/>
        </w:rPr>
        <w:t>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w:t>
      </w:r>
      <w:commentRangeEnd w:id="10"/>
      <w:r w:rsidR="004950A9">
        <w:rPr>
          <w:rStyle w:val="Kommentarzeichen"/>
        </w:rPr>
        <w:commentReference w:id="10"/>
      </w:r>
      <w:r w:rsidR="00A31032">
        <w:rPr>
          <w:rFonts w:ascii="Times New Roman" w:hAnsi="Times New Roman" w:cs="Times New Roman"/>
          <w:sz w:val="24"/>
          <w:szCs w:val="24"/>
          <w:lang w:val="en-US"/>
        </w:rPr>
        <w:t xml:space="preserve">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is as respective evidence for the null hypothesis. </w:t>
      </w:r>
    </w:p>
    <w:p w14:paraId="544D2FD0" w14:textId="7FD8AEBE"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End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End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ransparency and openness</w:t>
      </w:r>
    </w:p>
    <w:p w14:paraId="3AC87A19" w14:textId="49041B68"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2"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11"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11"/>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by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End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3MTJjZWVlLTljZWYtNGI1MC1hM2ZlLTA2ZmMyY2JlZmQwYy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End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WIyMDFlZmYtYzE4Yi00ZmIyLTg3M2ItYjM2MDg1MDNlMzkx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Results</w:t>
      </w:r>
    </w:p>
    <w:p w14:paraId="3EE30793" w14:textId="4BD1D8BB" w:rsidR="00484889" w:rsidRPr="00EB262D" w:rsidRDefault="00484889" w:rsidP="00BB26FB">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p>
    <w:p w14:paraId="08A61450" w14:textId="21D57667"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Pr="00EB262D">
        <w:rPr>
          <w:rStyle w:val="Hervorhebung"/>
          <w:rFonts w:ascii="Times New Roman" w:hAnsi="Times New Roman" w:cs="Times New Roman"/>
          <w:sz w:val="24"/>
          <w:szCs w:val="24"/>
          <w:lang w:val="en-US"/>
        </w:rPr>
        <w:t>X</w:t>
      </w:r>
      <w:r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2, N = 88) = 1.06, p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Table </w:t>
      </w:r>
      <w:proofErr w:type="spellStart"/>
      <w:r w:rsidR="002765C5"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 xml:space="preserve">). Further, the groups did not differ in age or positive and negative affect 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w:t>
      </w:r>
      <w:r w:rsidRPr="00EB262D">
        <w:rPr>
          <w:rFonts w:ascii="Times New Roman" w:hAnsi="Times New Roman" w:cs="Times New Roman"/>
          <w:sz w:val="24"/>
          <w:szCs w:val="24"/>
          <w:lang w:val="en-US"/>
        </w:rPr>
        <w:lastRenderedPageBreak/>
        <w:t>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commentRangeStart w:id="12"/>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commentRangeEnd w:id="12"/>
      <w:r w:rsidR="00B857D2" w:rsidRPr="00EB262D">
        <w:rPr>
          <w:rStyle w:val="Kommentarzeichen"/>
          <w:rFonts w:ascii="Times New Roman" w:hAnsi="Times New Roman" w:cs="Times New Roman"/>
          <w:i w:val="0"/>
          <w:iCs w:val="0"/>
          <w:color w:val="auto"/>
          <w:sz w:val="24"/>
          <w:szCs w:val="24"/>
        </w:rPr>
        <w:commentReference w:id="12"/>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7684A50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77331A8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7B7A567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2D1A5A5C"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commentRangeStart w:id="13"/>
            <w:r w:rsidRPr="00EB262D">
              <w:rPr>
                <w:rFonts w:ascii="Times New Roman" w:hAnsi="Times New Roman" w:cs="Times New Roman"/>
                <w:b/>
              </w:rPr>
              <w:t>4.39 (1.14)</w:t>
            </w:r>
            <w:commentRangeEnd w:id="13"/>
            <w:r w:rsidR="000F6662">
              <w:rPr>
                <w:rStyle w:val="Kommentarzeichen"/>
              </w:rPr>
              <w:commentReference w:id="13"/>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0ED205A5"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End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MS0wN1QwOTo1MToyOC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 xml:space="preserve">(Breyer &amp; </w:t>
          </w:r>
          <w:proofErr w:type="spellStart"/>
          <w:r w:rsidR="007E0709" w:rsidRPr="00EB262D">
            <w:rPr>
              <w:rFonts w:ascii="Times New Roman" w:hAnsi="Times New Roman" w:cs="Times New Roman"/>
              <w:i/>
              <w:sz w:val="24"/>
              <w:szCs w:val="24"/>
              <w:lang w:val="en-US"/>
            </w:rPr>
            <w:t>Bluemke</w:t>
          </w:r>
          <w:proofErr w:type="spellEnd"/>
          <w:r w:rsidR="007E0709" w:rsidRPr="00EB262D">
            <w:rPr>
              <w:rFonts w:ascii="Times New Roman" w:hAnsi="Times New Roman" w:cs="Times New Roman"/>
              <w:i/>
              <w:sz w:val="24"/>
              <w:szCs w:val="24"/>
              <w:lang w:val="en-US"/>
            </w:rPr>
            <w:t>,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End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w:t>
          </w:r>
          <w:proofErr w:type="spellStart"/>
          <w:r w:rsidR="007E0709" w:rsidRPr="00EB262D">
            <w:rPr>
              <w:rFonts w:ascii="Times New Roman" w:hAnsi="Times New Roman" w:cs="Times New Roman"/>
              <w:i/>
              <w:sz w:val="24"/>
              <w:szCs w:val="24"/>
              <w:lang w:val="en-US"/>
            </w:rPr>
            <w:t>Rammstedt</w:t>
          </w:r>
          <w:proofErr w:type="spellEnd"/>
          <w:r w:rsidR="007E0709" w:rsidRPr="00EB262D">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End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w:t>
          </w:r>
          <w:proofErr w:type="spellStart"/>
          <w:r w:rsidR="007E0709" w:rsidRPr="00EB262D">
            <w:rPr>
              <w:rFonts w:ascii="Times New Roman" w:hAnsi="Times New Roman" w:cs="Times New Roman"/>
              <w:i/>
              <w:sz w:val="24"/>
              <w:szCs w:val="24"/>
              <w:lang w:val="en-US"/>
            </w:rPr>
            <w:t>Müllensiefen</w:t>
          </w:r>
          <w:proofErr w:type="spellEnd"/>
          <w:r w:rsidR="007E0709" w:rsidRPr="00EB262D">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End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EtMDdUMDk6NTE6Mjg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End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xLTA3VDA5OjUxOjI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EndPr/>
        <w:sdtContent>
          <w:r w:rsidRPr="00EB262D">
            <w:rPr>
              <w:rFonts w:ascii="Times New Roman" w:hAnsi="Times New Roman" w:cs="Times New Roman"/>
              <w:i/>
              <w:noProof/>
              <w:sz w:val="24"/>
              <w:szCs w:val="24"/>
            </w:rPr>
            <w:fldChar w:fldCharType="begin"/>
          </w:r>
          <w:r w:rsidR="007E0709" w:rsidRPr="00EB262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EtMDdUMDk6NTE6Mjg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7E0709" w:rsidRPr="00EB262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EndPr/>
        <w:sdtContent>
          <w:r w:rsidRPr="00EB262D">
            <w:rPr>
              <w:rFonts w:ascii="Times New Roman" w:hAnsi="Times New Roman" w:cs="Times New Roman"/>
              <w:i/>
              <w:noProof/>
              <w:sz w:val="24"/>
              <w:szCs w:val="24"/>
            </w:rPr>
            <w:fldChar w:fldCharType="begin"/>
          </w:r>
          <w:r w:rsidR="007E0709" w:rsidRPr="00EB262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7E0709" w:rsidRPr="00EB262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xLTA3VDA5OjUxOjI4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7E0709" w:rsidRPr="00EB262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r w:rsidRPr="00EB262D">
        <w:rPr>
          <w:rFonts w:ascii="Times New Roman" w:hAnsi="Times New Roman" w:cs="Times New Roman"/>
          <w:lang w:val="en-US"/>
        </w:rPr>
        <w:t>Emotion classification performance</w:t>
      </w:r>
    </w:p>
    <w:p w14:paraId="69B28D68" w14:textId="15492F2A"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Table 1</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1B8607B8"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Figure 2</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3EC6F04C"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1</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709DBF5E">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0CD6D87B"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2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xml:space="preserve">= 0.62 ± 0.02)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to </w:t>
      </w:r>
      <w:r w:rsidRPr="00EB262D">
        <w:rPr>
          <w:rFonts w:ascii="Times New Roman" w:hAnsi="Times New Roman" w:cs="Times New Roman"/>
          <w:color w:val="C00000"/>
          <w:sz w:val="24"/>
          <w:szCs w:val="24"/>
          <w:lang w:val="en-US"/>
        </w:rPr>
        <w:t>OSF</w:t>
      </w:r>
      <w:r w:rsidRPr="00EB262D">
        <w:rPr>
          <w:rFonts w:ascii="Times New Roman" w:hAnsi="Times New Roman" w:cs="Times New Roman"/>
          <w:sz w:val="24"/>
          <w:szCs w:val="24"/>
          <w:lang w:val="en-US"/>
        </w:rPr>
        <w:t xml:space="preserve">). </w:t>
      </w:r>
    </w:p>
    <w:p w14:paraId="2284E332" w14:textId="7633BBD1"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 xml:space="preserve">for each emotion separately. </w:t>
      </w:r>
      <w:r w:rsidRPr="00EB262D">
        <w:rPr>
          <w:rFonts w:ascii="Times New Roman" w:hAnsi="Times New Roman" w:cs="Times New Roman"/>
          <w:sz w:val="24"/>
          <w:szCs w:val="24"/>
          <w:lang w:val="en-US"/>
        </w:rPr>
        <w:lastRenderedPageBreak/>
        <w:t>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r w:rsidR="00DC0497" w:rsidRPr="00EB262D">
        <w:rPr>
          <w:rFonts w:ascii="Times New Roman" w:hAnsi="Times New Roman" w:cs="Times New Roman"/>
          <w:sz w:val="24"/>
          <w:szCs w:val="24"/>
          <w:vertAlign w:val="subscript"/>
          <w:lang w:val="en-US"/>
        </w:rPr>
        <w:t>corrected</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xml:space="preserve">, except for Fear vs. Sadness (|t(87)| = 1.13, </w:t>
      </w:r>
      <w:proofErr w:type="spellStart"/>
      <w:r w:rsidR="00BB1706" w:rsidRPr="00EB262D">
        <w:rPr>
          <w:rFonts w:ascii="Times New Roman" w:hAnsi="Times New Roman" w:cs="Times New Roman"/>
          <w:sz w:val="24"/>
          <w:szCs w:val="24"/>
          <w:lang w:val="en-US"/>
        </w:rPr>
        <w:t>p</w:t>
      </w:r>
      <w:r w:rsidR="00BB1706" w:rsidRPr="00EB262D">
        <w:rPr>
          <w:rFonts w:ascii="Times New Roman" w:hAnsi="Times New Roman" w:cs="Times New Roman"/>
          <w:sz w:val="24"/>
          <w:szCs w:val="24"/>
          <w:vertAlign w:val="subscript"/>
          <w:lang w:val="en-US"/>
        </w:rPr>
        <w:t>corrected</w:t>
      </w:r>
      <w:proofErr w:type="spellEnd"/>
      <w:r w:rsidR="00BB1706" w:rsidRPr="00EB262D">
        <w:rPr>
          <w:rFonts w:ascii="Times New Roman" w:hAnsi="Times New Roman" w:cs="Times New Roman"/>
          <w:sz w:val="24"/>
          <w:szCs w:val="24"/>
          <w:lang w:val="en-US"/>
        </w:rPr>
        <w:t xml:space="preserve"> = .261</w:t>
      </w:r>
      <w:r w:rsidRPr="00EB262D">
        <w:rPr>
          <w:rFonts w:ascii="Times New Roman" w:hAnsi="Times New Roman" w:cs="Times New Roman"/>
          <w:sz w:val="24"/>
          <w:szCs w:val="24"/>
          <w:lang w:val="en-US"/>
        </w:rPr>
        <w:t xml:space="preserve">). </w:t>
      </w:r>
    </w:p>
    <w:p w14:paraId="0A935AA6" w14:textId="5EFFB654" w:rsidR="00484889" w:rsidRPr="00EB262D" w:rsidRDefault="002E0186" w:rsidP="00BB1706">
      <w:pPr>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End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End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644DCE00" w14:textId="77777777" w:rsidR="00484889" w:rsidRPr="00EB262D" w:rsidRDefault="00484889" w:rsidP="00484889">
      <w:pPr>
        <w:tabs>
          <w:tab w:val="left" w:pos="900"/>
        </w:tabs>
        <w:rPr>
          <w:rFonts w:ascii="Times New Roman" w:hAnsi="Times New Roman" w:cs="Times New Roman"/>
          <w:sz w:val="24"/>
          <w:szCs w:val="24"/>
          <w:lang w:val="en-US"/>
        </w:rPr>
      </w:pP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14" w:name="_Hlk107930857"/>
      <w:bookmarkEnd w:id="14"/>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Pr="00EB262D"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15" w:name="_Hlk107930892"/>
      <w:bookmarkEnd w:id="15"/>
    </w:p>
    <w:p w14:paraId="298BDF72" w14:textId="4AF94EF1" w:rsidR="002B035F" w:rsidRPr="00EB262D" w:rsidRDefault="002B035F" w:rsidP="00D60F72">
      <w:pPr>
        <w:spacing w:line="480" w:lineRule="auto"/>
        <w:rPr>
          <w:rFonts w:ascii="Times New Roman" w:hAnsi="Times New Roman" w:cs="Times New Roman"/>
          <w:iCs/>
          <w:color w:val="C00000"/>
          <w:sz w:val="24"/>
          <w:szCs w:val="24"/>
          <w:lang w:val="en-US"/>
        </w:rPr>
      </w:pPr>
      <w:proofErr w:type="spellStart"/>
      <w:r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color w:val="C00000"/>
          <w:sz w:val="24"/>
          <w:szCs w:val="24"/>
          <w:lang w:val="en-US"/>
        </w:rPr>
        <w:t>: additional analyses like confusion data or classification of averages on OSF</w:t>
      </w:r>
    </w:p>
    <w:p w14:paraId="43C4E7CE" w14:textId="057612E1" w:rsidR="005A0105" w:rsidRPr="00EB262D" w:rsidRDefault="005A0105" w:rsidP="005A0105">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I: Comparison of professionals, amateurs and non-musicians</w:t>
      </w:r>
    </w:p>
    <w:p w14:paraId="264BC4AD" w14:textId="14C05996" w:rsidR="005A0105" w:rsidRPr="00EB262D" w:rsidRDefault="005A0105"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Pr="00EB262D" w:rsidRDefault="002B035F" w:rsidP="00D60F72">
      <w:pPr>
        <w:spacing w:line="480" w:lineRule="auto"/>
        <w:rPr>
          <w:rFonts w:ascii="Times New Roman" w:hAnsi="Times New Roman" w:cs="Times New Roman"/>
          <w:color w:val="C00000"/>
          <w:sz w:val="24"/>
          <w:szCs w:val="24"/>
          <w:lang w:val="en-US"/>
        </w:rPr>
      </w:pPr>
    </w:p>
    <w:p w14:paraId="53E3E384" w14:textId="5F5FE33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Discussion</w:t>
      </w:r>
    </w:p>
    <w:p w14:paraId="7C9CA419" w14:textId="000A1C8D" w:rsidR="00016B51" w:rsidRPr="00EB262D" w:rsidRDefault="00E2647A" w:rsidP="00016B51">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89C1472" w14:textId="2342BA8D" w:rsidR="00484889" w:rsidRPr="00EB262D" w:rsidRDefault="00E2647A" w:rsidP="00D60F72">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56F26F37"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0157AD86" w14:textId="15BCD140" w:rsidR="00484889" w:rsidRPr="00EB262D" w:rsidRDefault="00E2647A" w:rsidP="00D60F72">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5C55C6F9"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16" w:name="_Hlk116307919"/>
      <w:r w:rsidRPr="00EB262D">
        <w:rPr>
          <w:rFonts w:ascii="Times New Roman" w:hAnsi="Times New Roman" w:cs="Times New Roman"/>
          <w:sz w:val="24"/>
          <w:szCs w:val="24"/>
          <w:lang w:val="en-US"/>
        </w:rPr>
        <w:t>Constraints on generality and future directions</w:t>
      </w:r>
    </w:p>
    <w:bookmarkEnd w:id="16"/>
    <w:p w14:paraId="757A2286" w14:textId="4E0F923C" w:rsidR="00D368BB" w:rsidRPr="00EB262D" w:rsidRDefault="00E2647A" w:rsidP="00DF08F3">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cknowledgements</w:t>
      </w:r>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7" w:name="_Toc51659723"/>
      <w:r w:rsidRPr="00EB262D">
        <w:rPr>
          <w:rFonts w:ascii="Times New Roman" w:hAnsi="Times New Roman" w:cs="Times New Roman"/>
          <w:sz w:val="24"/>
          <w:szCs w:val="24"/>
          <w:lang w:val="en-US"/>
        </w:rPr>
        <w:t>Conflicts of Interests</w:t>
      </w:r>
      <w:bookmarkEnd w:id="17"/>
      <w:r w:rsidRPr="00EB262D">
        <w:rPr>
          <w:rFonts w:ascii="Times New Roman" w:hAnsi="Times New Roman" w:cs="Times New Roman"/>
          <w:sz w:val="24"/>
          <w:szCs w:val="24"/>
          <w:lang w:val="en-US"/>
        </w:rPr>
        <w:t xml:space="preserve"> and Funding</w:t>
      </w:r>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redit Author Statement</w:t>
      </w:r>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upplementary material</w:t>
      </w:r>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3C775191" w14:textId="77777777" w:rsidR="00F632EA" w:rsidRPr="00F632EA" w:rsidRDefault="00484889" w:rsidP="00F632EA">
          <w:pPr>
            <w:pStyle w:val="CitaviBibliographyHeading"/>
          </w:pPr>
          <w:r w:rsidRPr="00EB262D">
            <w:rPr>
              <w:lang w:val="en-US"/>
            </w:rPr>
            <w:fldChar w:fldCharType="begin"/>
          </w:r>
          <w:r w:rsidRPr="00F632EA">
            <w:instrText>ADDIN CitaviBibliography</w:instrText>
          </w:r>
          <w:r w:rsidRPr="00EB262D">
            <w:rPr>
              <w:lang w:val="en-US"/>
            </w:rPr>
            <w:fldChar w:fldCharType="separate"/>
          </w:r>
          <w:r w:rsidR="00F632EA" w:rsidRPr="00F632EA">
            <w:t>References</w:t>
          </w:r>
        </w:p>
        <w:p w14:paraId="7B820A74" w14:textId="77777777" w:rsidR="00F632EA" w:rsidRDefault="00F632EA" w:rsidP="00F632EA">
          <w:pPr>
            <w:pStyle w:val="CitaviBibliographyEntry"/>
            <w:rPr>
              <w:lang w:val="en-US"/>
            </w:rPr>
          </w:pPr>
          <w:bookmarkStart w:id="18" w:name="_CTVL0011d599aaa2f1b4634856b211bbf469afc"/>
          <w:proofErr w:type="spellStart"/>
          <w:r w:rsidRPr="00F632EA">
            <w:t>Baldé</w:t>
          </w:r>
          <w:proofErr w:type="spellEnd"/>
          <w:r w:rsidRPr="00F632EA">
            <w:t xml:space="preserve">, A. M., Lima, C. F., &amp; Schellenberg, E. G. (2025). </w:t>
          </w:r>
          <w:r>
            <w:rPr>
              <w:lang w:val="en-US"/>
            </w:rPr>
            <w:t>Associations between musical expertise and auditory processing.</w:t>
          </w:r>
          <w:bookmarkEnd w:id="18"/>
          <w:r>
            <w:rPr>
              <w:lang w:val="en-US"/>
            </w:rPr>
            <w:t xml:space="preserve"> </w:t>
          </w:r>
          <w:r w:rsidRPr="00F632EA">
            <w:rPr>
              <w:i/>
              <w:lang w:val="en-US"/>
            </w:rPr>
            <w:t xml:space="preserve">Journal of Experimental Psychology: Human Perception and Performance. </w:t>
          </w:r>
          <w:r w:rsidRPr="00F632EA">
            <w:rPr>
              <w:lang w:val="en-US"/>
            </w:rPr>
            <w:t>Advance online publication. https://doi.org/10.1037/xhp0001312</w:t>
          </w:r>
        </w:p>
        <w:p w14:paraId="58072F18" w14:textId="77777777" w:rsidR="00F632EA" w:rsidRDefault="00F632EA" w:rsidP="00F632EA">
          <w:pPr>
            <w:pStyle w:val="CitaviBibliographyEntry"/>
            <w:rPr>
              <w:lang w:val="en-US"/>
            </w:rPr>
          </w:pPr>
          <w:bookmarkStart w:id="19" w:name="_CTVL0018a088ef807694f5997fecb2354f5ed55"/>
          <w:r w:rsidRPr="00F632EA">
            <w:t xml:space="preserve">Banse, R., &amp; Scherer, K. R. (1996). </w:t>
          </w:r>
          <w:r>
            <w:rPr>
              <w:lang w:val="en-US"/>
            </w:rPr>
            <w:t>Acoustic profiles in vocal emotion expression.</w:t>
          </w:r>
          <w:bookmarkEnd w:id="19"/>
          <w:r>
            <w:rPr>
              <w:lang w:val="en-US"/>
            </w:rPr>
            <w:t xml:space="preserve"> </w:t>
          </w:r>
          <w:r w:rsidRPr="00F632EA">
            <w:rPr>
              <w:i/>
              <w:lang w:val="en-US"/>
            </w:rPr>
            <w:t>J Pers Soc Psychol</w:t>
          </w:r>
          <w:r w:rsidRPr="00F632EA">
            <w:rPr>
              <w:lang w:val="en-US"/>
            </w:rPr>
            <w:t xml:space="preserve">, </w:t>
          </w:r>
          <w:r w:rsidRPr="00F632EA">
            <w:rPr>
              <w:i/>
              <w:lang w:val="en-US"/>
            </w:rPr>
            <w:t>70</w:t>
          </w:r>
          <w:r w:rsidRPr="00F632EA">
            <w:rPr>
              <w:lang w:val="en-US"/>
            </w:rPr>
            <w:t>(3), 614–636. https://doi.org/10.1037/0022-3514.70.3.614</w:t>
          </w:r>
        </w:p>
        <w:p w14:paraId="0D58F3B7" w14:textId="77777777" w:rsidR="00F632EA" w:rsidRDefault="00F632EA" w:rsidP="00F632EA">
          <w:pPr>
            <w:pStyle w:val="CitaviBibliographyEntry"/>
            <w:rPr>
              <w:lang w:val="en-US"/>
            </w:rPr>
          </w:pPr>
          <w:bookmarkStart w:id="20" w:name="_CTVL0013c31eb441fea4467a652201fc6ef0df9"/>
          <w:r>
            <w:rPr>
              <w:lang w:val="en-US"/>
            </w:rPr>
            <w:t>Baron-Cohen, S., Wheelwright, S., Skinner, R., Martin, J.</w:t>
          </w:r>
          <w:r>
            <w:rPr>
              <w:rFonts w:ascii="Cambria Math" w:hAnsi="Cambria Math" w:cs="Cambria Math"/>
              <w:lang w:val="en-US"/>
            </w:rPr>
            <w:t>‑</w:t>
          </w:r>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20"/>
          <w:r>
            <w:rPr>
              <w:lang w:val="en-US"/>
            </w:rPr>
            <w:t xml:space="preserve"> </w:t>
          </w:r>
          <w:r w:rsidRPr="00F632EA">
            <w:rPr>
              <w:i/>
              <w:lang w:val="en-US"/>
            </w:rPr>
            <w:t>Journal of Autism and Developmental Disorders</w:t>
          </w:r>
          <w:r w:rsidRPr="00F632EA">
            <w:rPr>
              <w:lang w:val="en-US"/>
            </w:rPr>
            <w:t xml:space="preserve">, </w:t>
          </w:r>
          <w:r w:rsidRPr="00F632EA">
            <w:rPr>
              <w:i/>
              <w:lang w:val="en-US"/>
            </w:rPr>
            <w:t>31</w:t>
          </w:r>
          <w:r w:rsidRPr="00F632EA">
            <w:rPr>
              <w:lang w:val="en-US"/>
            </w:rPr>
            <w:t>(1), 5–17.</w:t>
          </w:r>
        </w:p>
        <w:p w14:paraId="5C7F51A1" w14:textId="77777777" w:rsidR="00F632EA" w:rsidRDefault="00F632EA" w:rsidP="00F632EA">
          <w:pPr>
            <w:pStyle w:val="CitaviBibliographyEntry"/>
            <w:rPr>
              <w:lang w:val="en-US"/>
            </w:rPr>
          </w:pPr>
          <w:bookmarkStart w:id="21" w:name="_CTVL0010fe75e7feb104adbb18573148cd9308a"/>
          <w:proofErr w:type="spellStart"/>
          <w:r>
            <w:rPr>
              <w:lang w:val="en-US"/>
            </w:rPr>
            <w:t>Benjamini</w:t>
          </w:r>
          <w:proofErr w:type="spellEnd"/>
          <w:r>
            <w:rPr>
              <w:lang w:val="en-US"/>
            </w:rPr>
            <w:t>, Y., &amp; Hochberg, Y. (1995). Controlling the False Discovery Rate: A Practical and Powerful Approach to Multiple Testing.</w:t>
          </w:r>
          <w:bookmarkEnd w:id="21"/>
          <w:r>
            <w:rPr>
              <w:lang w:val="en-US"/>
            </w:rPr>
            <w:t xml:space="preserve"> </w:t>
          </w:r>
          <w:r w:rsidRPr="00F632EA">
            <w:rPr>
              <w:i/>
              <w:lang w:val="en-US"/>
            </w:rPr>
            <w:t>Journal of the Royal Statistical Society: Series B (Methodological)</w:t>
          </w:r>
          <w:r w:rsidRPr="00F632EA">
            <w:rPr>
              <w:lang w:val="en-US"/>
            </w:rPr>
            <w:t xml:space="preserve">, </w:t>
          </w:r>
          <w:r w:rsidRPr="00F632EA">
            <w:rPr>
              <w:i/>
              <w:lang w:val="en-US"/>
            </w:rPr>
            <w:t>57</w:t>
          </w:r>
          <w:r w:rsidRPr="00F632EA">
            <w:rPr>
              <w:lang w:val="en-US"/>
            </w:rPr>
            <w:t>(1), 289–300. https://doi.org/10.1111/j.2517-6161.1995.tb02031.x</w:t>
          </w:r>
        </w:p>
        <w:p w14:paraId="6FEE2B91" w14:textId="77777777" w:rsidR="00F632EA" w:rsidRDefault="00F632EA" w:rsidP="00F632EA">
          <w:pPr>
            <w:pStyle w:val="CitaviBibliographyEntry"/>
            <w:rPr>
              <w:lang w:val="en-US"/>
            </w:rPr>
          </w:pPr>
          <w:bookmarkStart w:id="22" w:name="_CTVL0019225d7a8cba149508953a25c45f72589"/>
          <w:r>
            <w:rPr>
              <w:lang w:val="en-US"/>
            </w:rPr>
            <w:t xml:space="preserve">Breyer, B., &amp; </w:t>
          </w:r>
          <w:proofErr w:type="spellStart"/>
          <w:r>
            <w:rPr>
              <w:lang w:val="en-US"/>
            </w:rPr>
            <w:t>Bluemke</w:t>
          </w:r>
          <w:proofErr w:type="spellEnd"/>
          <w:r>
            <w:rPr>
              <w:lang w:val="en-US"/>
            </w:rPr>
            <w:t>, M. (2016).</w:t>
          </w:r>
          <w:bookmarkEnd w:id="22"/>
          <w:r>
            <w:rPr>
              <w:lang w:val="en-US"/>
            </w:rPr>
            <w:t xml:space="preserve"> </w:t>
          </w:r>
          <w:r w:rsidRPr="00F632EA">
            <w:rPr>
              <w:i/>
              <w:lang w:val="en-US"/>
            </w:rPr>
            <w:t xml:space="preserve">Deutsche Version der Positive and Negative Affect Schedule PANAS (GESIS Panel). </w:t>
          </w:r>
          <w:r w:rsidRPr="00F632EA">
            <w:rPr>
              <w:lang w:val="en-US"/>
            </w:rPr>
            <w:t>https://doi.org/10.6102/zis242</w:t>
          </w:r>
        </w:p>
        <w:p w14:paraId="6B46218F" w14:textId="77777777" w:rsidR="00F632EA" w:rsidRPr="00F632EA" w:rsidRDefault="00F632EA" w:rsidP="00F632EA">
          <w:pPr>
            <w:pStyle w:val="CitaviBibliographyEntry"/>
          </w:pPr>
          <w:bookmarkStart w:id="23" w:name="_CTVL001f3d30444bd094c628cfd31c090beabd9"/>
          <w:r>
            <w:rPr>
              <w:lang w:val="en-US"/>
            </w:rPr>
            <w:t xml:space="preserve">Correia, A. I., Castro, S. L.,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23"/>
          <w:r>
            <w:rPr>
              <w:lang w:val="en-US"/>
            </w:rPr>
            <w:t xml:space="preserve"> </w:t>
          </w:r>
          <w:r w:rsidRPr="00F632EA">
            <w:rPr>
              <w:i/>
            </w:rPr>
            <w:t>Emotion</w:t>
          </w:r>
          <w:r w:rsidRPr="00F632EA">
            <w:t xml:space="preserve">, </w:t>
          </w:r>
          <w:r w:rsidRPr="00F632EA">
            <w:rPr>
              <w:i/>
            </w:rPr>
            <w:t>22</w:t>
          </w:r>
          <w:r w:rsidRPr="00F632EA">
            <w:t>(5), 894–906. https://doi.org/10.1037/emo0000770</w:t>
          </w:r>
        </w:p>
        <w:p w14:paraId="282F36CC" w14:textId="77777777" w:rsidR="00F632EA" w:rsidRPr="00F632EA" w:rsidRDefault="00F632EA" w:rsidP="00F632EA">
          <w:pPr>
            <w:pStyle w:val="CitaviBibliographyEntry"/>
          </w:pPr>
          <w:bookmarkStart w:id="24" w:name="_CTVL00111a838218dd3406bbfdf594513d70ba0"/>
          <w:r w:rsidRPr="00F632EA">
            <w:t xml:space="preserve">Freitag, C. M., Retz-Junginger, P., Retz, W., Seitz, C., </w:t>
          </w:r>
          <w:proofErr w:type="spellStart"/>
          <w:r w:rsidRPr="00F632EA">
            <w:t>Palmason</w:t>
          </w:r>
          <w:proofErr w:type="spellEnd"/>
          <w:r w:rsidRPr="00F632EA">
            <w:t>, H., Meyer, J., Rösler, M., &amp; Gontard, A. von (2007). Evaluation der deutschen Version des Autismus-Spektrum-Quotienten (AQ) - die Kurzversion AQ-k.</w:t>
          </w:r>
          <w:bookmarkEnd w:id="24"/>
          <w:r w:rsidRPr="00F632EA">
            <w:t xml:space="preserve"> </w:t>
          </w:r>
          <w:r w:rsidRPr="00F632EA">
            <w:rPr>
              <w:i/>
            </w:rPr>
            <w:t>Zeitschrift Für Klinische Psychologie Und Psychotherapie</w:t>
          </w:r>
          <w:r w:rsidRPr="00F632EA">
            <w:t xml:space="preserve">, </w:t>
          </w:r>
          <w:r w:rsidRPr="00F632EA">
            <w:rPr>
              <w:i/>
            </w:rPr>
            <w:t>36</w:t>
          </w:r>
          <w:r w:rsidRPr="00F632EA">
            <w:t>(4), 280–289. https://doi.org/10.1026/1616-3443.36.4.280</w:t>
          </w:r>
        </w:p>
        <w:p w14:paraId="17C78594" w14:textId="77777777" w:rsidR="00F632EA" w:rsidRDefault="00F632EA" w:rsidP="00F632EA">
          <w:pPr>
            <w:pStyle w:val="CitaviBibliographyEntry"/>
            <w:rPr>
              <w:lang w:val="en-US"/>
            </w:rPr>
          </w:pPr>
          <w:bookmarkStart w:id="25" w:name="_CTVL001e7710f1db3c64ee19d4220fbbe882994"/>
          <w:r w:rsidRPr="00F632EA">
            <w:t xml:space="preserve">Hoekstra, R. A., Bartels, M., </w:t>
          </w:r>
          <w:proofErr w:type="spellStart"/>
          <w:r w:rsidRPr="00F632EA">
            <w:t>Cath</w:t>
          </w:r>
          <w:proofErr w:type="spellEnd"/>
          <w:r w:rsidRPr="00F632EA">
            <w:t xml:space="preserve">, D. C., &amp; </w:t>
          </w:r>
          <w:proofErr w:type="spellStart"/>
          <w:r w:rsidRPr="00F632EA">
            <w:t>Boomsma</w:t>
          </w:r>
          <w:proofErr w:type="spellEnd"/>
          <w:r w:rsidRPr="00F632EA">
            <w:t xml:space="preserve">, D. I. (2008). </w:t>
          </w:r>
          <w:r>
            <w:rPr>
              <w:lang w:val="en-US"/>
            </w:rPr>
            <w:t>Factor structure, reliability and criterion validity of the Autism-Spectrum Quotient (AQ): a study in Dutch population and patient groups.</w:t>
          </w:r>
          <w:bookmarkEnd w:id="25"/>
          <w:r>
            <w:rPr>
              <w:lang w:val="en-US"/>
            </w:rPr>
            <w:t xml:space="preserve"> </w:t>
          </w:r>
          <w:r w:rsidRPr="00F632EA">
            <w:rPr>
              <w:i/>
              <w:lang w:val="en-US"/>
            </w:rPr>
            <w:t xml:space="preserve">J Autism Dev </w:t>
          </w:r>
          <w:proofErr w:type="spellStart"/>
          <w:r w:rsidRPr="00F632EA">
            <w:rPr>
              <w:i/>
              <w:lang w:val="en-US"/>
            </w:rPr>
            <w:t>Disord</w:t>
          </w:r>
          <w:proofErr w:type="spellEnd"/>
          <w:r w:rsidRPr="00F632EA">
            <w:rPr>
              <w:lang w:val="en-US"/>
            </w:rPr>
            <w:t xml:space="preserve">, </w:t>
          </w:r>
          <w:r w:rsidRPr="00F632EA">
            <w:rPr>
              <w:i/>
              <w:lang w:val="en-US"/>
            </w:rPr>
            <w:t>38</w:t>
          </w:r>
          <w:r w:rsidRPr="00F632EA">
            <w:rPr>
              <w:lang w:val="en-US"/>
            </w:rPr>
            <w:t>(8), 1555–1566. https://doi.org/10.1007/s10803-008-0538-x</w:t>
          </w:r>
        </w:p>
        <w:p w14:paraId="390D4354" w14:textId="77777777" w:rsidR="00F632EA" w:rsidRDefault="00F632EA" w:rsidP="00F632EA">
          <w:pPr>
            <w:pStyle w:val="CitaviBibliographyEntry"/>
            <w:rPr>
              <w:lang w:val="en-US"/>
            </w:rPr>
          </w:pPr>
          <w:bookmarkStart w:id="26" w:name="_CTVL001e72611fe855d477290537ff424c1b2ed"/>
          <w:r>
            <w:rPr>
              <w:lang w:val="en-US"/>
            </w:rPr>
            <w:t>Jarosz, A. F., &amp; Wiley, J. (2014). What Are the Odds? A Practical Guide to Computing and Reporting Bayes Factors.</w:t>
          </w:r>
          <w:bookmarkEnd w:id="26"/>
          <w:r>
            <w:rPr>
              <w:lang w:val="en-US"/>
            </w:rPr>
            <w:t xml:space="preserve"> </w:t>
          </w:r>
          <w:r w:rsidRPr="00F632EA">
            <w:rPr>
              <w:i/>
              <w:lang w:val="en-US"/>
            </w:rPr>
            <w:t>The Journal of Problem Solving</w:t>
          </w:r>
          <w:r w:rsidRPr="00F632EA">
            <w:rPr>
              <w:lang w:val="en-US"/>
            </w:rPr>
            <w:t xml:space="preserve">, </w:t>
          </w:r>
          <w:r w:rsidRPr="00F632EA">
            <w:rPr>
              <w:i/>
              <w:lang w:val="en-US"/>
            </w:rPr>
            <w:t>7</w:t>
          </w:r>
          <w:r w:rsidRPr="00F632EA">
            <w:rPr>
              <w:lang w:val="en-US"/>
            </w:rPr>
            <w:t>(1). https://doi.org/10.7771/1932-6246.1167</w:t>
          </w:r>
        </w:p>
        <w:p w14:paraId="646701F3" w14:textId="77777777" w:rsidR="00F632EA" w:rsidRPr="00F632EA" w:rsidRDefault="00F632EA" w:rsidP="00F632EA">
          <w:pPr>
            <w:pStyle w:val="CitaviBibliographyEntry"/>
          </w:pPr>
          <w:bookmarkStart w:id="27"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27"/>
          <w:r>
            <w:rPr>
              <w:lang w:val="en-US"/>
            </w:rPr>
            <w:t xml:space="preserve"> </w:t>
          </w:r>
          <w:proofErr w:type="spellStart"/>
          <w:r w:rsidRPr="00F632EA">
            <w:rPr>
              <w:i/>
            </w:rPr>
            <w:t>Psychol</w:t>
          </w:r>
          <w:proofErr w:type="spellEnd"/>
          <w:r w:rsidRPr="00F632EA">
            <w:rPr>
              <w:i/>
            </w:rPr>
            <w:t xml:space="preserve"> Bull</w:t>
          </w:r>
          <w:r w:rsidRPr="00F632EA">
            <w:t xml:space="preserve">, </w:t>
          </w:r>
          <w:r w:rsidRPr="00F632EA">
            <w:rPr>
              <w:i/>
            </w:rPr>
            <w:t>129</w:t>
          </w:r>
          <w:r w:rsidRPr="00F632EA">
            <w:t>(5), 770–814. https://doi.org/10.1037/0033-2909.129.5.770</w:t>
          </w:r>
        </w:p>
        <w:p w14:paraId="1A39DA83" w14:textId="77777777" w:rsidR="00F632EA" w:rsidRDefault="00F632EA" w:rsidP="00F632EA">
          <w:pPr>
            <w:pStyle w:val="CitaviBibliographyEntry"/>
            <w:rPr>
              <w:lang w:val="en-US"/>
            </w:rPr>
          </w:pPr>
          <w:bookmarkStart w:id="28" w:name="_CTVL001d709af4ace5c42978ae9f5da346d04ca"/>
          <w:proofErr w:type="spellStart"/>
          <w:r w:rsidRPr="00F632EA">
            <w:t>Kawahara</w:t>
          </w:r>
          <w:proofErr w:type="spellEnd"/>
          <w:r w:rsidRPr="00F632EA">
            <w:t xml:space="preserve">, H., </w:t>
          </w:r>
          <w:proofErr w:type="spellStart"/>
          <w:r w:rsidRPr="00F632EA">
            <w:t>Morise</w:t>
          </w:r>
          <w:proofErr w:type="spellEnd"/>
          <w:r w:rsidRPr="00F632EA">
            <w:t xml:space="preserve">, M., &amp; </w:t>
          </w:r>
          <w:proofErr w:type="spellStart"/>
          <w:r w:rsidRPr="00F632EA">
            <w:t>Skuk</w:t>
          </w:r>
          <w:proofErr w:type="spellEnd"/>
          <w:r w:rsidRPr="00F632EA">
            <w:t xml:space="preserve">, V. G. (2013). </w:t>
          </w:r>
          <w:r>
            <w:rPr>
              <w:lang w:val="en-US"/>
            </w:rPr>
            <w:t>Temporally variable multi-aspect N-way morphing based on interference-free speech representations.</w:t>
          </w:r>
          <w:bookmarkEnd w:id="28"/>
          <w:r>
            <w:rPr>
              <w:lang w:val="en-US"/>
            </w:rPr>
            <w:t xml:space="preserve"> </w:t>
          </w:r>
          <w:r w:rsidRPr="00F632EA">
            <w:rPr>
              <w:i/>
              <w:lang w:val="en-US"/>
            </w:rPr>
            <w:t>IEEE International Conference on Acoustics, Speech and Signal Processing</w:t>
          </w:r>
          <w:r w:rsidRPr="00F632EA">
            <w:rPr>
              <w:lang w:val="en-US"/>
            </w:rPr>
            <w:t>.</w:t>
          </w:r>
        </w:p>
        <w:p w14:paraId="6F9D803F" w14:textId="77777777" w:rsidR="00F632EA" w:rsidRDefault="00F632EA" w:rsidP="00F632EA">
          <w:pPr>
            <w:pStyle w:val="CitaviBibliographyEntry"/>
            <w:rPr>
              <w:lang w:val="en-US"/>
            </w:rPr>
          </w:pPr>
          <w:bookmarkStart w:id="29" w:name="_CTVL0018872f5e0a62c4a82936d89b5ef481744"/>
          <w:r>
            <w:rPr>
              <w:lang w:val="en-US"/>
            </w:rPr>
            <w:lastRenderedPageBreak/>
            <w:t xml:space="preserve">Kawahara, H., </w:t>
          </w:r>
          <w:proofErr w:type="spellStart"/>
          <w:r>
            <w:rPr>
              <w:lang w:val="en-US"/>
            </w:rPr>
            <w:t>Morise</w:t>
          </w:r>
          <w:proofErr w:type="spellEnd"/>
          <w:r>
            <w:rPr>
              <w:lang w:val="en-US"/>
            </w:rPr>
            <w:t xml:space="preserv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xml:space="preserve">, T., &amp; </w:t>
          </w:r>
          <w:proofErr w:type="spellStart"/>
          <w:r>
            <w:rPr>
              <w:lang w:val="en-US"/>
            </w:rPr>
            <w:t>Banno</w:t>
          </w:r>
          <w:proofErr w:type="spellEnd"/>
          <w:r>
            <w:rPr>
              <w:lang w:val="en-US"/>
            </w:rPr>
            <w:t>, H. (2008). TANDEM-STRAIGHT: A temporally stable power spectral representation for periodic signals and applications to interference-free spectrum, F0, and aperiodicity estimation.</w:t>
          </w:r>
          <w:bookmarkEnd w:id="29"/>
          <w:r>
            <w:rPr>
              <w:lang w:val="en-US"/>
            </w:rPr>
            <w:t xml:space="preserve"> </w:t>
          </w:r>
          <w:r w:rsidRPr="00F632EA">
            <w:rPr>
              <w:i/>
              <w:lang w:val="en-US"/>
            </w:rPr>
            <w:t>IEEE International Conference on Acoustics, Speech and Signal Processing</w:t>
          </w:r>
          <w:r w:rsidRPr="00F632EA">
            <w:rPr>
              <w:lang w:val="en-US"/>
            </w:rPr>
            <w:t>.</w:t>
          </w:r>
        </w:p>
        <w:p w14:paraId="2266F6B8" w14:textId="77777777" w:rsidR="00F632EA" w:rsidRDefault="00F632EA" w:rsidP="00F632EA">
          <w:pPr>
            <w:pStyle w:val="CitaviBibliographyEntry"/>
            <w:rPr>
              <w:lang w:val="en-US"/>
            </w:rPr>
          </w:pPr>
          <w:bookmarkStart w:id="30" w:name="_CTVL001eec65599c99340e5847d67fa86a419ab"/>
          <w:r>
            <w:rPr>
              <w:lang w:val="en-US"/>
            </w:rPr>
            <w:t>Kraus, N., &amp; Chandrasekaran, B. (2010). Music training for the development of auditory skills.</w:t>
          </w:r>
          <w:bookmarkEnd w:id="30"/>
          <w:r>
            <w:rPr>
              <w:lang w:val="en-US"/>
            </w:rPr>
            <w:t xml:space="preserve"> </w:t>
          </w:r>
          <w:r w:rsidRPr="00F632EA">
            <w:rPr>
              <w:i/>
              <w:lang w:val="en-US"/>
            </w:rPr>
            <w:t>Nature Reviews Neuroscience</w:t>
          </w:r>
          <w:r w:rsidRPr="00F632EA">
            <w:rPr>
              <w:lang w:val="en-US"/>
            </w:rPr>
            <w:t xml:space="preserve">, </w:t>
          </w:r>
          <w:r w:rsidRPr="00F632EA">
            <w:rPr>
              <w:i/>
              <w:lang w:val="en-US"/>
            </w:rPr>
            <w:t>11</w:t>
          </w:r>
          <w:r w:rsidRPr="00F632EA">
            <w:rPr>
              <w:lang w:val="en-US"/>
            </w:rPr>
            <w:t>(8), 599–605. https://doi.org/10.1038/nrn2882</w:t>
          </w:r>
        </w:p>
        <w:p w14:paraId="158BBC14" w14:textId="77777777" w:rsidR="00F632EA" w:rsidRPr="00F632EA" w:rsidRDefault="00F632EA" w:rsidP="00F632EA">
          <w:pPr>
            <w:pStyle w:val="CitaviBibliographyEntry"/>
          </w:pPr>
          <w:bookmarkStart w:id="31" w:name="_CTVL001cae75f8fbc7f4fa6b4f65224d3353282"/>
          <w:proofErr w:type="spellStart"/>
          <w:r>
            <w:rPr>
              <w:lang w:val="en-US"/>
            </w:rPr>
            <w:t>Laukka</w:t>
          </w:r>
          <w:proofErr w:type="spellEnd"/>
          <w:r>
            <w:rPr>
              <w:lang w:val="en-US"/>
            </w:rPr>
            <w:t xml:space="preserve">, P., </w:t>
          </w:r>
          <w:proofErr w:type="spellStart"/>
          <w:r>
            <w:rPr>
              <w:lang w:val="en-US"/>
            </w:rPr>
            <w:t>Elfenbein</w:t>
          </w:r>
          <w:proofErr w:type="spellEnd"/>
          <w:r>
            <w:rPr>
              <w:lang w:val="en-US"/>
            </w:rPr>
            <w:t xml:space="preserve">,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xml:space="preserve">, F. K., Chui, W., &amp; </w:t>
          </w:r>
          <w:proofErr w:type="spellStart"/>
          <w:r>
            <w:rPr>
              <w:lang w:val="en-US"/>
            </w:rPr>
            <w:t>Althoff</w:t>
          </w:r>
          <w:proofErr w:type="spellEnd"/>
          <w:r>
            <w:rPr>
              <w:lang w:val="en-US"/>
            </w:rPr>
            <w:t>, J. (2016). The expression and recognition of emotions in the voice across five nations: A lens model analysis based on acoustic features.</w:t>
          </w:r>
          <w:bookmarkEnd w:id="31"/>
          <w:r>
            <w:rPr>
              <w:lang w:val="en-US"/>
            </w:rPr>
            <w:t xml:space="preserve"> </w:t>
          </w:r>
          <w:r w:rsidRPr="00F632EA">
            <w:rPr>
              <w:i/>
            </w:rPr>
            <w:t xml:space="preserve">J Pers </w:t>
          </w:r>
          <w:proofErr w:type="spellStart"/>
          <w:r w:rsidRPr="00F632EA">
            <w:rPr>
              <w:i/>
            </w:rPr>
            <w:t>Soc</w:t>
          </w:r>
          <w:proofErr w:type="spellEnd"/>
          <w:r w:rsidRPr="00F632EA">
            <w:rPr>
              <w:i/>
            </w:rPr>
            <w:t xml:space="preserve"> </w:t>
          </w:r>
          <w:proofErr w:type="spellStart"/>
          <w:r w:rsidRPr="00F632EA">
            <w:rPr>
              <w:i/>
            </w:rPr>
            <w:t>Psychol</w:t>
          </w:r>
          <w:proofErr w:type="spellEnd"/>
          <w:r w:rsidRPr="00F632EA">
            <w:t xml:space="preserve">, </w:t>
          </w:r>
          <w:r w:rsidRPr="00F632EA">
            <w:rPr>
              <w:i/>
            </w:rPr>
            <w:t>111</w:t>
          </w:r>
          <w:r w:rsidRPr="00F632EA">
            <w:t>(5), 686–705. https://doi.org/10.1037/pspi0000066</w:t>
          </w:r>
        </w:p>
        <w:p w14:paraId="75C4EB16" w14:textId="77777777" w:rsidR="00F632EA" w:rsidRDefault="00F632EA" w:rsidP="00F632EA">
          <w:pPr>
            <w:pStyle w:val="CitaviBibliographyEntry"/>
            <w:rPr>
              <w:lang w:val="en-US"/>
            </w:rPr>
          </w:pPr>
          <w:bookmarkStart w:id="32" w:name="_CTVL0012e02b9006ff04531aaf96ce4b0ddc2fd"/>
          <w:r w:rsidRPr="00F632EA">
            <w:t xml:space="preserve">Law, L. N. C., &amp; Zentner, M. (2012). </w:t>
          </w:r>
          <w:r>
            <w:rPr>
              <w:lang w:val="en-US"/>
            </w:rPr>
            <w:t>Assessing musical abilities objectively: Construction and validation of the profile of music perception skills.</w:t>
          </w:r>
          <w:bookmarkEnd w:id="32"/>
          <w:r>
            <w:rPr>
              <w:lang w:val="en-US"/>
            </w:rPr>
            <w:t xml:space="preserve"> </w:t>
          </w:r>
          <w:proofErr w:type="spellStart"/>
          <w:r w:rsidRPr="00F632EA">
            <w:rPr>
              <w:i/>
              <w:lang w:val="en-US"/>
            </w:rPr>
            <w:t>PLoS</w:t>
          </w:r>
          <w:proofErr w:type="spellEnd"/>
          <w:r w:rsidRPr="00F632EA">
            <w:rPr>
              <w:i/>
              <w:lang w:val="en-US"/>
            </w:rPr>
            <w:t xml:space="preserve"> One</w:t>
          </w:r>
          <w:r w:rsidRPr="00F632EA">
            <w:rPr>
              <w:lang w:val="en-US"/>
            </w:rPr>
            <w:t xml:space="preserve">, </w:t>
          </w:r>
          <w:r w:rsidRPr="00F632EA">
            <w:rPr>
              <w:i/>
              <w:lang w:val="en-US"/>
            </w:rPr>
            <w:t>7</w:t>
          </w:r>
          <w:r w:rsidRPr="00F632EA">
            <w:rPr>
              <w:lang w:val="en-US"/>
            </w:rPr>
            <w:t>(12), e52508. https://doi.org/10.1371/journal.pone.0052508</w:t>
          </w:r>
        </w:p>
        <w:p w14:paraId="3CAB8D35" w14:textId="77777777" w:rsidR="00F632EA" w:rsidRDefault="00F632EA" w:rsidP="00F632EA">
          <w:pPr>
            <w:pStyle w:val="CitaviBibliographyEntry"/>
            <w:rPr>
              <w:lang w:val="en-US"/>
            </w:rPr>
          </w:pPr>
          <w:bookmarkStart w:id="33" w:name="_CTVL001504a3293bd4e4277a86721370d265b06"/>
          <w:r>
            <w:rPr>
              <w:lang w:val="en-US"/>
            </w:rPr>
            <w:t>Martins, M., Pinheiro, A. P., &amp; Lima, C. F. (2021). Does Music Training Improve Emotion Recognition Abilities? A Critical Review.</w:t>
          </w:r>
          <w:bookmarkEnd w:id="33"/>
          <w:r>
            <w:rPr>
              <w:lang w:val="en-US"/>
            </w:rPr>
            <w:t xml:space="preserve"> </w:t>
          </w:r>
          <w:r w:rsidRPr="00F632EA">
            <w:rPr>
              <w:i/>
              <w:lang w:val="en-US"/>
            </w:rPr>
            <w:t>Emotion Review</w:t>
          </w:r>
          <w:r w:rsidRPr="00F632EA">
            <w:rPr>
              <w:lang w:val="en-US"/>
            </w:rPr>
            <w:t xml:space="preserve">, </w:t>
          </w:r>
          <w:r w:rsidRPr="00F632EA">
            <w:rPr>
              <w:i/>
              <w:lang w:val="en-US"/>
            </w:rPr>
            <w:t>13</w:t>
          </w:r>
          <w:r w:rsidRPr="00F632EA">
            <w:rPr>
              <w:lang w:val="en-US"/>
            </w:rPr>
            <w:t>(3), 199–210. https://doi.org/10.1177/17540739211022035</w:t>
          </w:r>
        </w:p>
        <w:p w14:paraId="41E118F4" w14:textId="77777777" w:rsidR="00F632EA" w:rsidRPr="00F632EA" w:rsidRDefault="00F632EA" w:rsidP="00F632EA">
          <w:pPr>
            <w:pStyle w:val="CitaviBibliographyEntry"/>
          </w:pPr>
          <w:bookmarkStart w:id="34" w:name="_CTVL001c33051e34f2546179dae43f8ae296d50"/>
          <w:proofErr w:type="spellStart"/>
          <w:r>
            <w:rPr>
              <w:lang w:val="en-US"/>
            </w:rPr>
            <w:t>Müllensiefen</w:t>
          </w:r>
          <w:proofErr w:type="spellEnd"/>
          <w:r>
            <w:rPr>
              <w:lang w:val="en-US"/>
            </w:rPr>
            <w:t xml:space="preserve">, D., Gingras, B., </w:t>
          </w:r>
          <w:proofErr w:type="spellStart"/>
          <w:r>
            <w:rPr>
              <w:lang w:val="en-US"/>
            </w:rPr>
            <w:t>Musil</w:t>
          </w:r>
          <w:proofErr w:type="spellEnd"/>
          <w:r>
            <w:rPr>
              <w:lang w:val="en-US"/>
            </w:rPr>
            <w:t>, J., &amp; Stewart, L. (2014). The musicality of non-musicians: an index for assessing musical sophistication in the general population.</w:t>
          </w:r>
          <w:bookmarkEnd w:id="34"/>
          <w:r>
            <w:rPr>
              <w:lang w:val="en-US"/>
            </w:rPr>
            <w:t xml:space="preserve"> </w:t>
          </w:r>
          <w:proofErr w:type="spellStart"/>
          <w:r w:rsidRPr="00F632EA">
            <w:rPr>
              <w:i/>
            </w:rPr>
            <w:t>PLoS</w:t>
          </w:r>
          <w:proofErr w:type="spellEnd"/>
          <w:r w:rsidRPr="00F632EA">
            <w:rPr>
              <w:i/>
            </w:rPr>
            <w:t xml:space="preserve"> </w:t>
          </w:r>
          <w:proofErr w:type="spellStart"/>
          <w:r w:rsidRPr="00F632EA">
            <w:rPr>
              <w:i/>
            </w:rPr>
            <w:t>One</w:t>
          </w:r>
          <w:proofErr w:type="spellEnd"/>
          <w:r w:rsidRPr="00F632EA">
            <w:t xml:space="preserve">, </w:t>
          </w:r>
          <w:r w:rsidRPr="00F632EA">
            <w:rPr>
              <w:i/>
            </w:rPr>
            <w:t>9</w:t>
          </w:r>
          <w:r w:rsidRPr="00F632EA">
            <w:t>(2), e89642. https://doi.org/10.1371/journal.pone.0101091</w:t>
          </w:r>
        </w:p>
        <w:p w14:paraId="07572AC0" w14:textId="77777777" w:rsidR="00F632EA" w:rsidRPr="00F632EA" w:rsidRDefault="00F632EA" w:rsidP="00F632EA">
          <w:pPr>
            <w:pStyle w:val="CitaviBibliographyEntry"/>
          </w:pPr>
          <w:bookmarkStart w:id="35" w:name="_CTVL0013c5820e227e9455798dbb955a2f6e5d4"/>
          <w:r w:rsidRPr="00F632EA">
            <w:t xml:space="preserve">Nussbaum, C., Schirmer, A., &amp; Schweinberger, S. R. (2024). </w:t>
          </w:r>
          <w:r>
            <w:rPr>
              <w:lang w:val="en-US"/>
            </w:rPr>
            <w:t>Musicality - Tuned to the melody of vocal emotions.</w:t>
          </w:r>
          <w:bookmarkEnd w:id="35"/>
          <w:r>
            <w:rPr>
              <w:lang w:val="en-US"/>
            </w:rPr>
            <w:t xml:space="preserve"> </w:t>
          </w:r>
          <w:r w:rsidRPr="00F632EA">
            <w:rPr>
              <w:i/>
            </w:rPr>
            <w:t xml:space="preserve">Br J </w:t>
          </w:r>
          <w:proofErr w:type="spellStart"/>
          <w:r w:rsidRPr="00F632EA">
            <w:rPr>
              <w:i/>
            </w:rPr>
            <w:t>Psychol</w:t>
          </w:r>
          <w:proofErr w:type="spellEnd"/>
          <w:r w:rsidRPr="00F632EA">
            <w:t xml:space="preserve">, </w:t>
          </w:r>
          <w:r w:rsidRPr="00F632EA">
            <w:rPr>
              <w:i/>
            </w:rPr>
            <w:t>115</w:t>
          </w:r>
          <w:r w:rsidRPr="00F632EA">
            <w:t>(2), 206–225. https://doi.org/10.1111/bjop.12684</w:t>
          </w:r>
        </w:p>
        <w:p w14:paraId="10F0E61A" w14:textId="77777777" w:rsidR="00F632EA" w:rsidRDefault="00F632EA" w:rsidP="00F632EA">
          <w:pPr>
            <w:pStyle w:val="CitaviBibliographyEntry"/>
            <w:rPr>
              <w:lang w:val="en-US"/>
            </w:rPr>
          </w:pPr>
          <w:bookmarkStart w:id="36" w:name="_CTVL0017bf8958faf7245c581ddb3e408ef8945"/>
          <w:r w:rsidRPr="00F632EA">
            <w:t xml:space="preserve">Nussbaum, C., &amp; Schweinberger, S. R. (2021). </w:t>
          </w:r>
          <w:r>
            <w:rPr>
              <w:lang w:val="en-US"/>
            </w:rPr>
            <w:t>Links Between Musicality and Vocal Emotion Perception.</w:t>
          </w:r>
          <w:bookmarkEnd w:id="36"/>
          <w:r>
            <w:rPr>
              <w:lang w:val="en-US"/>
            </w:rPr>
            <w:t xml:space="preserve"> </w:t>
          </w:r>
          <w:r w:rsidRPr="00F632EA">
            <w:rPr>
              <w:i/>
              <w:lang w:val="en-US"/>
            </w:rPr>
            <w:t>Emotion Review</w:t>
          </w:r>
          <w:r w:rsidRPr="00F632EA">
            <w:rPr>
              <w:lang w:val="en-US"/>
            </w:rPr>
            <w:t xml:space="preserve">, </w:t>
          </w:r>
          <w:r w:rsidRPr="00F632EA">
            <w:rPr>
              <w:i/>
              <w:lang w:val="en-US"/>
            </w:rPr>
            <w:t>13</w:t>
          </w:r>
          <w:r w:rsidRPr="00F632EA">
            <w:rPr>
              <w:lang w:val="en-US"/>
            </w:rPr>
            <w:t>(3), 211–224. https://doi.org/10.1177/17540739211022803</w:t>
          </w:r>
        </w:p>
        <w:p w14:paraId="64B0D499" w14:textId="77777777" w:rsidR="00F632EA" w:rsidRDefault="00F632EA" w:rsidP="00F632EA">
          <w:pPr>
            <w:pStyle w:val="CitaviBibliographyEntry"/>
            <w:rPr>
              <w:lang w:val="en-US"/>
            </w:rPr>
          </w:pPr>
          <w:bookmarkStart w:id="37"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37"/>
          <w:r>
            <w:rPr>
              <w:lang w:val="en-US"/>
            </w:rPr>
            <w:t xml:space="preserve"> </w:t>
          </w:r>
          <w:r w:rsidRPr="00F632EA">
            <w:rPr>
              <w:i/>
              <w:lang w:val="en-US"/>
            </w:rPr>
            <w:t xml:space="preserve">European Journal of Psychological Assessment. </w:t>
          </w:r>
          <w:r w:rsidRPr="00F632EA">
            <w:rPr>
              <w:lang w:val="en-US"/>
            </w:rPr>
            <w:t>Advance online publication. https://doi.org/10.1027/1015-5759/a000481</w:t>
          </w:r>
        </w:p>
        <w:p w14:paraId="7004C509" w14:textId="77777777" w:rsidR="00F632EA" w:rsidRDefault="00F632EA" w:rsidP="00F632EA">
          <w:pPr>
            <w:pStyle w:val="CitaviBibliographyEntry"/>
            <w:rPr>
              <w:lang w:val="en-US"/>
            </w:rPr>
          </w:pPr>
          <w:bookmarkStart w:id="38" w:name="_CTVL0019b0f17b04a004a05b31ec12775b60ea2"/>
          <w:r>
            <w:rPr>
              <w:lang w:val="en-US"/>
            </w:rPr>
            <w:t>Rosenfeld, J. P., &amp; Olson, J. M. (2021). Bayesian Data Analysis: A Fresh Approach to Power Issues and Null Hypothesis Interpretation.</w:t>
          </w:r>
          <w:bookmarkEnd w:id="38"/>
          <w:r>
            <w:rPr>
              <w:lang w:val="en-US"/>
            </w:rPr>
            <w:t xml:space="preserve"> </w:t>
          </w:r>
          <w:r w:rsidRPr="00F632EA">
            <w:rPr>
              <w:i/>
              <w:lang w:val="en-US"/>
            </w:rPr>
            <w:t>Applied Psychophysiology and Biofeedback</w:t>
          </w:r>
          <w:r w:rsidRPr="00F632EA">
            <w:rPr>
              <w:lang w:val="en-US"/>
            </w:rPr>
            <w:t xml:space="preserve">, </w:t>
          </w:r>
          <w:r w:rsidRPr="00F632EA">
            <w:rPr>
              <w:i/>
              <w:lang w:val="en-US"/>
            </w:rPr>
            <w:t>46</w:t>
          </w:r>
          <w:r w:rsidRPr="00F632EA">
            <w:rPr>
              <w:lang w:val="en-US"/>
            </w:rPr>
            <w:t>(2), 135–140. https://doi.org/10.1007/s10484-020-09502-y</w:t>
          </w:r>
        </w:p>
        <w:p w14:paraId="22239EDF" w14:textId="77777777" w:rsidR="00F632EA" w:rsidRDefault="00F632EA" w:rsidP="00F632EA">
          <w:pPr>
            <w:pStyle w:val="CitaviBibliographyEntry"/>
            <w:rPr>
              <w:lang w:val="en-US"/>
            </w:rPr>
          </w:pPr>
          <w:bookmarkStart w:id="39" w:name="_CTVL001ce109e2d81ca4b84b8e0e97cfa162bf0"/>
          <w:r>
            <w:rPr>
              <w:lang w:val="en-US"/>
            </w:rPr>
            <w:t xml:space="preserve">Scherer, K. R. (2018). Acoustic Patterning of Emotion Vocalizations. In S. </w:t>
          </w:r>
          <w:proofErr w:type="spellStart"/>
          <w:r>
            <w:rPr>
              <w:lang w:val="en-US"/>
            </w:rPr>
            <w:t>Frühholz</w:t>
          </w:r>
          <w:proofErr w:type="spellEnd"/>
          <w:r>
            <w:rPr>
              <w:lang w:val="en-US"/>
            </w:rPr>
            <w:t xml:space="preserve">, P. Belin, S. </w:t>
          </w:r>
          <w:proofErr w:type="spellStart"/>
          <w:r>
            <w:rPr>
              <w:lang w:val="en-US"/>
            </w:rPr>
            <w:t>Frühholz</w:t>
          </w:r>
          <w:proofErr w:type="spellEnd"/>
          <w:r>
            <w:rPr>
              <w:lang w:val="en-US"/>
            </w:rPr>
            <w:t>, P. Belin, &amp; K. R. Scherer (Eds.),</w:t>
          </w:r>
          <w:bookmarkEnd w:id="39"/>
          <w:r>
            <w:rPr>
              <w:lang w:val="en-US"/>
            </w:rPr>
            <w:t xml:space="preserve"> </w:t>
          </w:r>
          <w:r w:rsidRPr="00F632EA">
            <w:rPr>
              <w:i/>
              <w:lang w:val="en-US"/>
            </w:rPr>
            <w:t xml:space="preserve">The Oxford Handbook of Voice Perception </w:t>
          </w:r>
          <w:r w:rsidRPr="00F632EA">
            <w:rPr>
              <w:lang w:val="en-US"/>
            </w:rPr>
            <w:t>(pp. 60–92). Oxford University Press. https://doi.org/10.1093/oxfordhb/9780198743187.013.4</w:t>
          </w:r>
        </w:p>
        <w:p w14:paraId="49AAC685" w14:textId="77777777" w:rsidR="00F632EA" w:rsidRDefault="00F632EA" w:rsidP="00F632EA">
          <w:pPr>
            <w:pStyle w:val="CitaviBibliographyEntry"/>
            <w:rPr>
              <w:lang w:val="en-US"/>
            </w:rPr>
          </w:pPr>
          <w:bookmarkStart w:id="40" w:name="_CTVL0015f660001c08f4f138e3e65733edf1a4d"/>
          <w:r>
            <w:rPr>
              <w:lang w:val="en-US"/>
            </w:rPr>
            <w:t xml:space="preserve">Schirmer, A., </w:t>
          </w:r>
          <w:proofErr w:type="spellStart"/>
          <w:r>
            <w:rPr>
              <w:lang w:val="en-US"/>
            </w:rPr>
            <w:t>Croy</w:t>
          </w:r>
          <w:proofErr w:type="spellEnd"/>
          <w:r>
            <w:rPr>
              <w:lang w:val="en-US"/>
            </w:rPr>
            <w:t xml:space="preserve">, I., </w:t>
          </w:r>
          <w:proofErr w:type="spellStart"/>
          <w:r>
            <w:rPr>
              <w:lang w:val="en-US"/>
            </w:rPr>
            <w:t>Liebal</w:t>
          </w:r>
          <w:proofErr w:type="spellEnd"/>
          <w:r>
            <w:rPr>
              <w:lang w:val="en-US"/>
            </w:rPr>
            <w:t xml:space="preserve">, K., &amp; </w:t>
          </w:r>
          <w:proofErr w:type="spellStart"/>
          <w:r>
            <w:rPr>
              <w:lang w:val="en-US"/>
            </w:rPr>
            <w:t>Schweinberger</w:t>
          </w:r>
          <w:proofErr w:type="spellEnd"/>
          <w:r>
            <w:rPr>
              <w:lang w:val="en-US"/>
            </w:rPr>
            <w:t>, S. R. (2025). Non-verbal effecting - animal research sheds light on human emotion communication.</w:t>
          </w:r>
          <w:bookmarkEnd w:id="40"/>
          <w:r>
            <w:rPr>
              <w:lang w:val="en-US"/>
            </w:rPr>
            <w:t xml:space="preserve"> </w:t>
          </w:r>
          <w:r w:rsidRPr="00F632EA">
            <w:rPr>
              <w:i/>
              <w:lang w:val="en-US"/>
            </w:rPr>
            <w:t>Biological Reviews of the Cambridge Philosophical Society</w:t>
          </w:r>
          <w:r w:rsidRPr="00F632EA">
            <w:rPr>
              <w:lang w:val="en-US"/>
            </w:rPr>
            <w:t xml:space="preserve">, </w:t>
          </w:r>
          <w:r w:rsidRPr="00F632EA">
            <w:rPr>
              <w:i/>
              <w:lang w:val="en-US"/>
            </w:rPr>
            <w:t>100</w:t>
          </w:r>
          <w:r w:rsidRPr="00F632EA">
            <w:rPr>
              <w:lang w:val="en-US"/>
            </w:rPr>
            <w:t>(1), 245–257. https://doi.org/10.1111/brv.13140</w:t>
          </w:r>
        </w:p>
        <w:p w14:paraId="7D917311" w14:textId="77777777" w:rsidR="00F632EA" w:rsidRDefault="00F632EA" w:rsidP="00F632EA">
          <w:pPr>
            <w:pStyle w:val="CitaviBibliographyEntry"/>
            <w:rPr>
              <w:lang w:val="en-US"/>
            </w:rPr>
          </w:pPr>
          <w:bookmarkStart w:id="41"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41"/>
          <w:r>
            <w:rPr>
              <w:lang w:val="en-US"/>
            </w:rPr>
            <w:t xml:space="preserve"> </w:t>
          </w:r>
          <w:r w:rsidRPr="00F632EA">
            <w:rPr>
              <w:i/>
              <w:lang w:val="en-US"/>
            </w:rPr>
            <w:t>Behavior Research Methods</w:t>
          </w:r>
          <w:r w:rsidRPr="00F632EA">
            <w:rPr>
              <w:lang w:val="en-US"/>
            </w:rPr>
            <w:t xml:space="preserve">, </w:t>
          </w:r>
          <w:r w:rsidRPr="00F632EA">
            <w:rPr>
              <w:i/>
              <w:lang w:val="en-US"/>
            </w:rPr>
            <w:t>42</w:t>
          </w:r>
          <w:r w:rsidRPr="00F632EA">
            <w:rPr>
              <w:lang w:val="en-US"/>
            </w:rPr>
            <w:t>(4), 1096–1104. https://doi.org/10.3758/BRM.42.4.1096</w:t>
          </w:r>
        </w:p>
        <w:p w14:paraId="7D95CCE8" w14:textId="77777777" w:rsidR="00F632EA" w:rsidRDefault="00F632EA" w:rsidP="00F632EA">
          <w:pPr>
            <w:pStyle w:val="CitaviBibliographyEntry"/>
            <w:rPr>
              <w:lang w:val="en-US"/>
            </w:rPr>
          </w:pPr>
          <w:bookmarkStart w:id="42"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42"/>
          <w:r>
            <w:rPr>
              <w:lang w:val="en-US"/>
            </w:rPr>
            <w:t xml:space="preserve"> </w:t>
          </w:r>
          <w:r w:rsidRPr="00F632EA">
            <w:rPr>
              <w:i/>
              <w:lang w:val="en-US"/>
            </w:rPr>
            <w:t>Teaching of Psychology</w:t>
          </w:r>
          <w:r w:rsidRPr="00F632EA">
            <w:rPr>
              <w:lang w:val="en-US"/>
            </w:rPr>
            <w:t xml:space="preserve">, </w:t>
          </w:r>
          <w:r w:rsidRPr="00F632EA">
            <w:rPr>
              <w:i/>
              <w:lang w:val="en-US"/>
            </w:rPr>
            <w:t>44</w:t>
          </w:r>
          <w:r w:rsidRPr="00F632EA">
            <w:rPr>
              <w:lang w:val="en-US"/>
            </w:rPr>
            <w:t>(1), 24–31. https://doi.org/10.1177/0098628316677643</w:t>
          </w:r>
        </w:p>
        <w:p w14:paraId="69CCB217" w14:textId="77777777" w:rsidR="00F632EA" w:rsidRDefault="00F632EA" w:rsidP="00F632EA">
          <w:pPr>
            <w:pStyle w:val="CitaviBibliographyEntry"/>
            <w:rPr>
              <w:lang w:val="en-US"/>
            </w:rPr>
          </w:pPr>
          <w:bookmarkStart w:id="43"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43"/>
          <w:r>
            <w:rPr>
              <w:lang w:val="en-US"/>
            </w:rPr>
            <w:t xml:space="preserve"> </w:t>
          </w:r>
          <w:r w:rsidRPr="00F632EA">
            <w:rPr>
              <w:i/>
              <w:lang w:val="en-US"/>
            </w:rPr>
            <w:t>Journal of Personality and Social Psychology</w:t>
          </w:r>
          <w:r w:rsidRPr="00F632EA">
            <w:rPr>
              <w:lang w:val="en-US"/>
            </w:rPr>
            <w:t xml:space="preserve">, </w:t>
          </w:r>
          <w:r w:rsidRPr="00F632EA">
            <w:rPr>
              <w:i/>
              <w:lang w:val="en-US"/>
            </w:rPr>
            <w:t>54</w:t>
          </w:r>
          <w:r w:rsidRPr="00F632EA">
            <w:rPr>
              <w:lang w:val="en-US"/>
            </w:rPr>
            <w:t>(6), 1063–1070. https://doi.org/10.1037/0022-3514.54.6.1063</w:t>
          </w:r>
        </w:p>
        <w:p w14:paraId="7EF70BC3" w14:textId="3570C97D" w:rsidR="0024244C" w:rsidRPr="00F258E7" w:rsidRDefault="00F632EA" w:rsidP="00F632EA">
          <w:pPr>
            <w:pStyle w:val="CitaviBibliographyEntry"/>
            <w:rPr>
              <w:lang w:val="en-US"/>
            </w:rPr>
          </w:pPr>
          <w:bookmarkStart w:id="44" w:name="_CTVL001908cdee26e294848994556f8cfcdb856"/>
          <w:proofErr w:type="spellStart"/>
          <w:r>
            <w:rPr>
              <w:lang w:val="en-US"/>
            </w:rPr>
            <w:t>Zentner</w:t>
          </w:r>
          <w:proofErr w:type="spellEnd"/>
          <w:r>
            <w:rPr>
              <w:lang w:val="en-US"/>
            </w:rPr>
            <w:t>, M., &amp; Strauss, H. (2017). Assessing musical ability quickly and objectively: development and validation of the Short‐PROMS and the Mini‐PROMS.</w:t>
          </w:r>
          <w:bookmarkEnd w:id="44"/>
          <w:r>
            <w:rPr>
              <w:lang w:val="en-US"/>
            </w:rPr>
            <w:t xml:space="preserve"> </w:t>
          </w:r>
          <w:r w:rsidRPr="00F632EA">
            <w:rPr>
              <w:i/>
              <w:lang w:val="en-US"/>
            </w:rPr>
            <w:t>Annals of the New York Academy of Sciences</w:t>
          </w:r>
          <w:r w:rsidRPr="00F632EA">
            <w:rPr>
              <w:lang w:val="en-US"/>
            </w:rPr>
            <w:t xml:space="preserve">, </w:t>
          </w:r>
          <w:r w:rsidRPr="00F632EA">
            <w:rPr>
              <w:i/>
              <w:lang w:val="en-US"/>
            </w:rPr>
            <w:t>1400</w:t>
          </w:r>
          <w:r w:rsidRPr="00F632EA">
            <w:rPr>
              <w:lang w:val="en-US"/>
            </w:rPr>
            <w:t>(1), 33–45. https://doi.org/10.1111/nyas.13410</w:t>
          </w:r>
          <w:r w:rsidR="00484889" w:rsidRPr="00EB262D">
            <w:rPr>
              <w:lang w:val="en-US"/>
            </w:rPr>
            <w:fldChar w:fldCharType="end"/>
          </w:r>
        </w:p>
      </w:sdtContent>
    </w:sdt>
    <w:sectPr w:rsidR="0024244C" w:rsidRPr="00F258E7" w:rsidSect="003248C0">
      <w:headerReference w:type="default" r:id="rId15"/>
      <w:footerReference w:type="default" r:id="rId16"/>
      <w:headerReference w:type="first" r:id="rId1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 Nussbaum" w:date="2025-01-07T09:31:00Z" w:initials="CN">
    <w:p w14:paraId="41C6C97A" w14:textId="7E83B9FE" w:rsidR="004E31A8" w:rsidRPr="0075381D" w:rsidRDefault="004E31A8">
      <w:pPr>
        <w:pStyle w:val="Kommentartext"/>
        <w:rPr>
          <w:lang w:val="en-US"/>
        </w:rPr>
      </w:pPr>
      <w:r>
        <w:rPr>
          <w:rStyle w:val="Kommentarzeichen"/>
        </w:rPr>
        <w:annotationRef/>
      </w:r>
      <w:r w:rsidRPr="0075381D">
        <w:rPr>
          <w:lang w:val="en-US"/>
        </w:rPr>
        <w:t>To be discussed</w:t>
      </w:r>
    </w:p>
  </w:comment>
  <w:comment w:id="4" w:author="Christine Nussbaum" w:date="2025-01-07T10:52:00Z" w:initials="CN">
    <w:p w14:paraId="708CDE84" w14:textId="4FBE9CCA" w:rsidR="004E31A8" w:rsidRPr="0075381D" w:rsidRDefault="004E31A8">
      <w:pPr>
        <w:pStyle w:val="Kommentartext"/>
        <w:rPr>
          <w:lang w:val="en-US"/>
        </w:rPr>
      </w:pPr>
      <w:r>
        <w:rPr>
          <w:rStyle w:val="Kommentarzeichen"/>
        </w:rPr>
        <w:annotationRef/>
      </w:r>
      <w:r w:rsidRPr="0075381D">
        <w:rPr>
          <w:lang w:val="en-US"/>
        </w:rPr>
        <w:t>Identical to previous paper</w:t>
      </w:r>
    </w:p>
  </w:comment>
  <w:comment w:id="8" w:author="Christine Nussbaum" w:date="2025-01-07T11:16:00Z" w:initials="CN">
    <w:p w14:paraId="4FD1F5F5" w14:textId="790E816B" w:rsidR="004E31A8" w:rsidRPr="00D412F4" w:rsidRDefault="004E31A8">
      <w:pPr>
        <w:pStyle w:val="Kommentartext"/>
        <w:rPr>
          <w:lang w:val="en-US"/>
        </w:rPr>
      </w:pPr>
      <w:r>
        <w:rPr>
          <w:rStyle w:val="Kommentarzeichen"/>
        </w:rPr>
        <w:annotationRef/>
      </w:r>
      <w:r w:rsidRPr="00D412F4">
        <w:rPr>
          <w:lang w:val="en-US"/>
        </w:rPr>
        <w:t>Ch</w:t>
      </w:r>
      <w:r>
        <w:rPr>
          <w:lang w:val="en-US"/>
        </w:rPr>
        <w:t>eck again</w:t>
      </w:r>
    </w:p>
  </w:comment>
  <w:comment w:id="9" w:author="Christine Nussbaum" w:date="2025-01-07T11:08:00Z" w:initials="CN">
    <w:p w14:paraId="49652596" w14:textId="2FD9D80C" w:rsidR="004E31A8" w:rsidRPr="00D412F4" w:rsidRDefault="004E31A8">
      <w:pPr>
        <w:pStyle w:val="Kommentartext"/>
        <w:rPr>
          <w:lang w:val="en-US"/>
        </w:rPr>
      </w:pPr>
      <w:r>
        <w:rPr>
          <w:rStyle w:val="Kommentarzeichen"/>
        </w:rPr>
        <w:annotationRef/>
      </w:r>
      <w:proofErr w:type="spellStart"/>
      <w:r w:rsidRPr="00D412F4">
        <w:rPr>
          <w:lang w:val="en-US"/>
        </w:rPr>
        <w:t>Directily</w:t>
      </w:r>
      <w:proofErr w:type="spellEnd"/>
      <w:r w:rsidRPr="00D412F4">
        <w:rPr>
          <w:lang w:val="en-US"/>
        </w:rPr>
        <w:t xml:space="preserve"> quoted from Nussbaum 2024</w:t>
      </w:r>
    </w:p>
  </w:comment>
  <w:comment w:id="10" w:author="Christine Nussbaum" w:date="2025-01-08T13:43:00Z" w:initials="CN">
    <w:p w14:paraId="5D8BDFB5" w14:textId="77777777" w:rsidR="004E31A8" w:rsidRDefault="004E31A8">
      <w:pPr>
        <w:pStyle w:val="Kommentartext"/>
      </w:pPr>
      <w:r>
        <w:rPr>
          <w:rStyle w:val="Kommentarzeichen"/>
        </w:rPr>
        <w:annotationRef/>
      </w:r>
      <w:r>
        <w:t xml:space="preserve">Das hier ist im Grunde das „Signifikanzniveau“. </w:t>
      </w:r>
    </w:p>
    <w:p w14:paraId="32FCA931" w14:textId="0A878B6C" w:rsidR="004E31A8" w:rsidRDefault="004E31A8">
      <w:pPr>
        <w:pStyle w:val="Kommentartext"/>
      </w:pPr>
      <w:r>
        <w:t xml:space="preserve">Also alles über 3 bzw. unter .33 kann man als Daumenregel ungefähr mit p &lt;.05 gleichsetzen. </w:t>
      </w:r>
    </w:p>
  </w:comment>
  <w:comment w:id="12" w:author="Christine Nussbaum" w:date="2025-01-07T11:49:00Z" w:initials="CN">
    <w:p w14:paraId="7F347B6F" w14:textId="77777777" w:rsidR="004E31A8" w:rsidRPr="008370D6" w:rsidRDefault="004E31A8">
      <w:pPr>
        <w:pStyle w:val="Kommentartext"/>
      </w:pPr>
      <w:r>
        <w:rPr>
          <w:rStyle w:val="Kommentarzeichen"/>
        </w:rPr>
        <w:annotationRef/>
      </w:r>
      <w:proofErr w:type="spellStart"/>
      <w:r w:rsidRPr="008370D6">
        <w:t>ToDo</w:t>
      </w:r>
      <w:proofErr w:type="spellEnd"/>
      <w:r w:rsidRPr="008370D6">
        <w:t>: Zahlen checken</w:t>
      </w:r>
    </w:p>
    <w:p w14:paraId="404D6A45" w14:textId="77777777" w:rsidR="004E31A8" w:rsidRPr="008370D6" w:rsidRDefault="004E31A8">
      <w:pPr>
        <w:pStyle w:val="Kommentartext"/>
      </w:pPr>
    </w:p>
    <w:p w14:paraId="547714B8" w14:textId="58734BCA" w:rsidR="004E31A8" w:rsidRPr="000F6662" w:rsidRDefault="004E31A8">
      <w:pPr>
        <w:pStyle w:val="Kommentartext"/>
      </w:pPr>
      <w:proofErr w:type="spellStart"/>
      <w:r w:rsidRPr="000F6662">
        <w:t>To</w:t>
      </w:r>
      <w:proofErr w:type="spellEnd"/>
      <w:r w:rsidRPr="000F6662">
        <w:t xml:space="preserve"> </w:t>
      </w:r>
      <w:proofErr w:type="spellStart"/>
      <w:r w:rsidRPr="000F6662">
        <w:t>be</w:t>
      </w:r>
      <w:proofErr w:type="spellEnd"/>
      <w:r w:rsidRPr="000F6662">
        <w:t xml:space="preserve"> </w:t>
      </w:r>
      <w:proofErr w:type="spellStart"/>
      <w:r w:rsidRPr="000F6662">
        <w:t>discussed</w:t>
      </w:r>
      <w:proofErr w:type="spellEnd"/>
      <w:r w:rsidRPr="000F6662">
        <w:t>: wollen wir hier überall noch de</w:t>
      </w:r>
      <w:r>
        <w:t>n Bayes Faktor aufführen?</w:t>
      </w:r>
    </w:p>
  </w:comment>
  <w:comment w:id="13" w:author="Christine Nussbaum" w:date="2025-01-08T10:47:00Z" w:initials="CN">
    <w:p w14:paraId="5A2F5ED2" w14:textId="7AED34F5" w:rsidR="004E31A8" w:rsidRDefault="004E31A8">
      <w:pPr>
        <w:pStyle w:val="Kommentartext"/>
      </w:pPr>
      <w:r>
        <w:rPr>
          <w:rStyle w:val="Kommentarzeichen"/>
        </w:rPr>
        <w:annotationRef/>
      </w:r>
      <w:r>
        <w:t xml:space="preserve">Wirklich herrlich vergleichbar, die Grüppchen. Und genau diese zwei Unterschiede würde ich auch erwarten zwischen Sängern und Instrumentalisten.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C6C97A" w15:done="0"/>
  <w15:commentEx w15:paraId="708CDE84" w15:done="0"/>
  <w15:commentEx w15:paraId="4FD1F5F5" w15:done="0"/>
  <w15:commentEx w15:paraId="49652596" w15:done="0"/>
  <w15:commentEx w15:paraId="32FCA931" w15:done="0"/>
  <w15:commentEx w15:paraId="547714B8" w15:done="0"/>
  <w15:commentEx w15:paraId="5A2F5E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6C97A" w16cid:durableId="2B2772D4"/>
  <w16cid:commentId w16cid:paraId="708CDE84" w16cid:durableId="2B2785ED"/>
  <w16cid:commentId w16cid:paraId="4FD1F5F5" w16cid:durableId="2B278B7F"/>
  <w16cid:commentId w16cid:paraId="49652596" w16cid:durableId="2B27899B"/>
  <w16cid:commentId w16cid:paraId="32FCA931" w16cid:durableId="2B28FF83"/>
  <w16cid:commentId w16cid:paraId="547714B8" w16cid:durableId="2B27933B"/>
  <w16cid:commentId w16cid:paraId="5A2F5ED2" w16cid:durableId="2B28D6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288DFD" w14:textId="77777777" w:rsidR="005624AD" w:rsidRDefault="005624AD" w:rsidP="003248C0">
      <w:pPr>
        <w:spacing w:after="0" w:line="240" w:lineRule="auto"/>
      </w:pPr>
      <w:r>
        <w:separator/>
      </w:r>
    </w:p>
  </w:endnote>
  <w:endnote w:type="continuationSeparator" w:id="0">
    <w:p w14:paraId="28844095" w14:textId="77777777" w:rsidR="005624AD" w:rsidRDefault="005624AD"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EndPr/>
    <w:sdtContent>
      <w:p w14:paraId="6B17CD9D" w14:textId="7D3A63AB" w:rsidR="004E31A8" w:rsidRDefault="004E31A8">
        <w:pPr>
          <w:pStyle w:val="Fuzeile"/>
          <w:jc w:val="center"/>
        </w:pPr>
        <w:r>
          <w:fldChar w:fldCharType="begin"/>
        </w:r>
        <w:r>
          <w:instrText>PAGE   \* MERGEFORMAT</w:instrText>
        </w:r>
        <w:r>
          <w:fldChar w:fldCharType="separate"/>
        </w:r>
        <w:r>
          <w:t>2</w:t>
        </w:r>
        <w:r>
          <w:fldChar w:fldCharType="end"/>
        </w:r>
      </w:p>
    </w:sdtContent>
  </w:sdt>
  <w:p w14:paraId="2E0692E5" w14:textId="77777777" w:rsidR="004E31A8" w:rsidRDefault="004E31A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EAF9D1" w14:textId="77777777" w:rsidR="005624AD" w:rsidRDefault="005624AD" w:rsidP="003248C0">
      <w:pPr>
        <w:spacing w:after="0" w:line="240" w:lineRule="auto"/>
      </w:pPr>
      <w:r>
        <w:separator/>
      </w:r>
    </w:p>
  </w:footnote>
  <w:footnote w:type="continuationSeparator" w:id="0">
    <w:p w14:paraId="64F31BFF" w14:textId="77777777" w:rsidR="005624AD" w:rsidRDefault="005624AD"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187447FD" w:rsidR="004E31A8" w:rsidRPr="003248C0" w:rsidRDefault="004E31A8" w:rsidP="00576CBC">
    <w:pPr>
      <w:pStyle w:val="Kopfzeile"/>
      <w:jc w:val="center"/>
      <w:rPr>
        <w:lang w:val="en-US"/>
      </w:rPr>
    </w:pPr>
    <w:r>
      <w:rPr>
        <w:lang w:val="en-US"/>
      </w:rPr>
      <w:t>Vocal Emotion Perception – Singers vs. Instrumentalists</w:t>
    </w:r>
  </w:p>
  <w:p w14:paraId="07CF7522" w14:textId="77777777" w:rsidR="004E31A8" w:rsidRPr="003248C0" w:rsidRDefault="004E31A8">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4E31A8" w:rsidRDefault="004E31A8"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4E31A8" w:rsidRPr="003248C0" w:rsidRDefault="004E31A8"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0"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1"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2"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1"/>
  </w:num>
  <w:num w:numId="3">
    <w:abstractNumId w:val="9"/>
  </w:num>
  <w:num w:numId="4">
    <w:abstractNumId w:val="6"/>
  </w:num>
  <w:num w:numId="5">
    <w:abstractNumId w:val="4"/>
  </w:num>
  <w:num w:numId="6">
    <w:abstractNumId w:val="0"/>
  </w:num>
  <w:num w:numId="7">
    <w:abstractNumId w:val="13"/>
  </w:num>
  <w:num w:numId="8">
    <w:abstractNumId w:val="5"/>
  </w:num>
  <w:num w:numId="9">
    <w:abstractNumId w:val="10"/>
  </w:num>
  <w:num w:numId="10">
    <w:abstractNumId w:val="7"/>
  </w:num>
  <w:num w:numId="11">
    <w:abstractNumId w:val="2"/>
  </w:num>
  <w:num w:numId="12">
    <w:abstractNumId w:val="12"/>
  </w:num>
  <w:num w:numId="13">
    <w:abstractNumId w:val="3"/>
  </w:num>
  <w:num w:numId="14">
    <w:abstractNumId w:val="14"/>
  </w:num>
  <w:num w:numId="15">
    <w:abstractNumId w:val="16"/>
  </w:num>
  <w:num w:numId="16">
    <w:abstractNumId w:val="15"/>
  </w:num>
  <w:num w:numId="1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32D2"/>
    <w:rsid w:val="0005479C"/>
    <w:rsid w:val="00054DD6"/>
    <w:rsid w:val="00055A49"/>
    <w:rsid w:val="000759D5"/>
    <w:rsid w:val="00080560"/>
    <w:rsid w:val="0008080B"/>
    <w:rsid w:val="00084FCE"/>
    <w:rsid w:val="000A7A6D"/>
    <w:rsid w:val="000B7E9B"/>
    <w:rsid w:val="000D227A"/>
    <w:rsid w:val="000E3EF5"/>
    <w:rsid w:val="000E7DE9"/>
    <w:rsid w:val="000F6662"/>
    <w:rsid w:val="00103873"/>
    <w:rsid w:val="00107C7A"/>
    <w:rsid w:val="00113F27"/>
    <w:rsid w:val="00116E5E"/>
    <w:rsid w:val="001208F3"/>
    <w:rsid w:val="00131131"/>
    <w:rsid w:val="00174A83"/>
    <w:rsid w:val="00185F9C"/>
    <w:rsid w:val="00185FBD"/>
    <w:rsid w:val="00187F9A"/>
    <w:rsid w:val="00191AD4"/>
    <w:rsid w:val="00195E7E"/>
    <w:rsid w:val="001A00CF"/>
    <w:rsid w:val="001A28A1"/>
    <w:rsid w:val="001A52C7"/>
    <w:rsid w:val="001A71C5"/>
    <w:rsid w:val="001B048C"/>
    <w:rsid w:val="001B28AF"/>
    <w:rsid w:val="001B35E1"/>
    <w:rsid w:val="001D12FB"/>
    <w:rsid w:val="001D2996"/>
    <w:rsid w:val="001D7A38"/>
    <w:rsid w:val="001E5E17"/>
    <w:rsid w:val="001F5A34"/>
    <w:rsid w:val="002058E4"/>
    <w:rsid w:val="00210667"/>
    <w:rsid w:val="0022129F"/>
    <w:rsid w:val="002218EB"/>
    <w:rsid w:val="00232554"/>
    <w:rsid w:val="0024244C"/>
    <w:rsid w:val="002443DE"/>
    <w:rsid w:val="00247D0C"/>
    <w:rsid w:val="0026304E"/>
    <w:rsid w:val="00274F88"/>
    <w:rsid w:val="002765C5"/>
    <w:rsid w:val="0028780F"/>
    <w:rsid w:val="00294516"/>
    <w:rsid w:val="002963DB"/>
    <w:rsid w:val="002A6BFC"/>
    <w:rsid w:val="002A78F6"/>
    <w:rsid w:val="002B035F"/>
    <w:rsid w:val="002B58E2"/>
    <w:rsid w:val="002C1832"/>
    <w:rsid w:val="002D0BDC"/>
    <w:rsid w:val="002D287B"/>
    <w:rsid w:val="002E0186"/>
    <w:rsid w:val="002E6A20"/>
    <w:rsid w:val="00304AAC"/>
    <w:rsid w:val="00321080"/>
    <w:rsid w:val="003248C0"/>
    <w:rsid w:val="00365442"/>
    <w:rsid w:val="00371A45"/>
    <w:rsid w:val="00372F20"/>
    <w:rsid w:val="003817B4"/>
    <w:rsid w:val="0038469A"/>
    <w:rsid w:val="00395044"/>
    <w:rsid w:val="003D5387"/>
    <w:rsid w:val="003D6591"/>
    <w:rsid w:val="003F4ADF"/>
    <w:rsid w:val="003F773D"/>
    <w:rsid w:val="00401B1C"/>
    <w:rsid w:val="004107ED"/>
    <w:rsid w:val="0041157A"/>
    <w:rsid w:val="004143B2"/>
    <w:rsid w:val="00414F4F"/>
    <w:rsid w:val="00416308"/>
    <w:rsid w:val="00431731"/>
    <w:rsid w:val="00433681"/>
    <w:rsid w:val="00435569"/>
    <w:rsid w:val="00453BAE"/>
    <w:rsid w:val="0045428A"/>
    <w:rsid w:val="00464517"/>
    <w:rsid w:val="00470BD4"/>
    <w:rsid w:val="00484889"/>
    <w:rsid w:val="004950A9"/>
    <w:rsid w:val="004A2BB7"/>
    <w:rsid w:val="004A5511"/>
    <w:rsid w:val="004B4EEA"/>
    <w:rsid w:val="004B63AE"/>
    <w:rsid w:val="004B796E"/>
    <w:rsid w:val="004C2E72"/>
    <w:rsid w:val="004C5871"/>
    <w:rsid w:val="004D036E"/>
    <w:rsid w:val="004D3544"/>
    <w:rsid w:val="004E1C1D"/>
    <w:rsid w:val="004E2C07"/>
    <w:rsid w:val="004E31A8"/>
    <w:rsid w:val="00507DFD"/>
    <w:rsid w:val="00512C53"/>
    <w:rsid w:val="00516C50"/>
    <w:rsid w:val="0054066C"/>
    <w:rsid w:val="00540B70"/>
    <w:rsid w:val="00541569"/>
    <w:rsid w:val="00544180"/>
    <w:rsid w:val="0054425F"/>
    <w:rsid w:val="00551974"/>
    <w:rsid w:val="00552EE1"/>
    <w:rsid w:val="00560551"/>
    <w:rsid w:val="005624AD"/>
    <w:rsid w:val="00565D5C"/>
    <w:rsid w:val="00565D68"/>
    <w:rsid w:val="0056752E"/>
    <w:rsid w:val="00570807"/>
    <w:rsid w:val="00573A18"/>
    <w:rsid w:val="00576CBC"/>
    <w:rsid w:val="00586D32"/>
    <w:rsid w:val="00586E04"/>
    <w:rsid w:val="005A0105"/>
    <w:rsid w:val="005A3FD1"/>
    <w:rsid w:val="005A730E"/>
    <w:rsid w:val="005C2845"/>
    <w:rsid w:val="005D275B"/>
    <w:rsid w:val="005E349A"/>
    <w:rsid w:val="005E3C4B"/>
    <w:rsid w:val="005E7FF6"/>
    <w:rsid w:val="005F06C1"/>
    <w:rsid w:val="005F2477"/>
    <w:rsid w:val="006161F8"/>
    <w:rsid w:val="00634B52"/>
    <w:rsid w:val="0064552C"/>
    <w:rsid w:val="0065040D"/>
    <w:rsid w:val="0066768B"/>
    <w:rsid w:val="00672558"/>
    <w:rsid w:val="0067277A"/>
    <w:rsid w:val="00682275"/>
    <w:rsid w:val="00693787"/>
    <w:rsid w:val="006B04EA"/>
    <w:rsid w:val="006C0646"/>
    <w:rsid w:val="006D5E65"/>
    <w:rsid w:val="007025D4"/>
    <w:rsid w:val="00711333"/>
    <w:rsid w:val="0071194B"/>
    <w:rsid w:val="00712BE6"/>
    <w:rsid w:val="007131F9"/>
    <w:rsid w:val="00720FB5"/>
    <w:rsid w:val="007238A3"/>
    <w:rsid w:val="0073052F"/>
    <w:rsid w:val="00745500"/>
    <w:rsid w:val="0075381D"/>
    <w:rsid w:val="00756295"/>
    <w:rsid w:val="00757FD0"/>
    <w:rsid w:val="00770083"/>
    <w:rsid w:val="00793392"/>
    <w:rsid w:val="00795116"/>
    <w:rsid w:val="007A5B06"/>
    <w:rsid w:val="007B1498"/>
    <w:rsid w:val="007B2CFC"/>
    <w:rsid w:val="007B319D"/>
    <w:rsid w:val="007C6B57"/>
    <w:rsid w:val="007D0B23"/>
    <w:rsid w:val="007D4447"/>
    <w:rsid w:val="007D56D3"/>
    <w:rsid w:val="007D5C03"/>
    <w:rsid w:val="007E0709"/>
    <w:rsid w:val="007E24EC"/>
    <w:rsid w:val="007E78C8"/>
    <w:rsid w:val="007F4F7C"/>
    <w:rsid w:val="008013AD"/>
    <w:rsid w:val="008029DA"/>
    <w:rsid w:val="008156EF"/>
    <w:rsid w:val="008370D6"/>
    <w:rsid w:val="008403B2"/>
    <w:rsid w:val="0084087B"/>
    <w:rsid w:val="00847C16"/>
    <w:rsid w:val="00850059"/>
    <w:rsid w:val="00863B35"/>
    <w:rsid w:val="00867426"/>
    <w:rsid w:val="008728CB"/>
    <w:rsid w:val="00873573"/>
    <w:rsid w:val="008802ED"/>
    <w:rsid w:val="008818B7"/>
    <w:rsid w:val="00885092"/>
    <w:rsid w:val="00886C4C"/>
    <w:rsid w:val="008927F9"/>
    <w:rsid w:val="008A066A"/>
    <w:rsid w:val="008C04FC"/>
    <w:rsid w:val="008C1FE4"/>
    <w:rsid w:val="008E7D96"/>
    <w:rsid w:val="008F2C5A"/>
    <w:rsid w:val="008F4AA1"/>
    <w:rsid w:val="009032E4"/>
    <w:rsid w:val="00904276"/>
    <w:rsid w:val="00912A04"/>
    <w:rsid w:val="009179B7"/>
    <w:rsid w:val="009247B5"/>
    <w:rsid w:val="009276DD"/>
    <w:rsid w:val="00950B58"/>
    <w:rsid w:val="00952DD6"/>
    <w:rsid w:val="009532EF"/>
    <w:rsid w:val="00956620"/>
    <w:rsid w:val="00965D81"/>
    <w:rsid w:val="009674CE"/>
    <w:rsid w:val="00967C23"/>
    <w:rsid w:val="0097416C"/>
    <w:rsid w:val="00984D46"/>
    <w:rsid w:val="0099429A"/>
    <w:rsid w:val="00996A56"/>
    <w:rsid w:val="009A1CD9"/>
    <w:rsid w:val="009B2C7C"/>
    <w:rsid w:val="009C5B4A"/>
    <w:rsid w:val="009D6F4E"/>
    <w:rsid w:val="009D73E2"/>
    <w:rsid w:val="009D7FFA"/>
    <w:rsid w:val="00A04B05"/>
    <w:rsid w:val="00A14781"/>
    <w:rsid w:val="00A2410E"/>
    <w:rsid w:val="00A24398"/>
    <w:rsid w:val="00A2650B"/>
    <w:rsid w:val="00A31032"/>
    <w:rsid w:val="00A33C09"/>
    <w:rsid w:val="00A41931"/>
    <w:rsid w:val="00A41D8A"/>
    <w:rsid w:val="00A51D9A"/>
    <w:rsid w:val="00A52F9A"/>
    <w:rsid w:val="00A650E6"/>
    <w:rsid w:val="00A74012"/>
    <w:rsid w:val="00A761C9"/>
    <w:rsid w:val="00AA062A"/>
    <w:rsid w:val="00AA1EBE"/>
    <w:rsid w:val="00AB32A2"/>
    <w:rsid w:val="00AB64A4"/>
    <w:rsid w:val="00AC7982"/>
    <w:rsid w:val="00AD2347"/>
    <w:rsid w:val="00AD3D12"/>
    <w:rsid w:val="00AE3611"/>
    <w:rsid w:val="00AE63C1"/>
    <w:rsid w:val="00AF5F15"/>
    <w:rsid w:val="00B202E5"/>
    <w:rsid w:val="00B227C6"/>
    <w:rsid w:val="00B22918"/>
    <w:rsid w:val="00B25641"/>
    <w:rsid w:val="00B274F3"/>
    <w:rsid w:val="00B27630"/>
    <w:rsid w:val="00B33F1A"/>
    <w:rsid w:val="00B35133"/>
    <w:rsid w:val="00B40B99"/>
    <w:rsid w:val="00B60758"/>
    <w:rsid w:val="00B613D5"/>
    <w:rsid w:val="00B62A05"/>
    <w:rsid w:val="00B6343F"/>
    <w:rsid w:val="00B71A05"/>
    <w:rsid w:val="00B77CDC"/>
    <w:rsid w:val="00B8197F"/>
    <w:rsid w:val="00B857D2"/>
    <w:rsid w:val="00B912B0"/>
    <w:rsid w:val="00B952AF"/>
    <w:rsid w:val="00BA3F76"/>
    <w:rsid w:val="00BB1706"/>
    <w:rsid w:val="00BB26FB"/>
    <w:rsid w:val="00BB53C7"/>
    <w:rsid w:val="00BC1317"/>
    <w:rsid w:val="00BD3B86"/>
    <w:rsid w:val="00BD760B"/>
    <w:rsid w:val="00BE63B7"/>
    <w:rsid w:val="00C07DE7"/>
    <w:rsid w:val="00C15B25"/>
    <w:rsid w:val="00C168A9"/>
    <w:rsid w:val="00C244B6"/>
    <w:rsid w:val="00C322B1"/>
    <w:rsid w:val="00C360A7"/>
    <w:rsid w:val="00C360C7"/>
    <w:rsid w:val="00C46EF6"/>
    <w:rsid w:val="00C55EC3"/>
    <w:rsid w:val="00C72DA6"/>
    <w:rsid w:val="00C878FF"/>
    <w:rsid w:val="00CB2B09"/>
    <w:rsid w:val="00CC04CC"/>
    <w:rsid w:val="00CC3E53"/>
    <w:rsid w:val="00CC60A1"/>
    <w:rsid w:val="00CE645F"/>
    <w:rsid w:val="00CF5672"/>
    <w:rsid w:val="00D02F2A"/>
    <w:rsid w:val="00D059DF"/>
    <w:rsid w:val="00D12216"/>
    <w:rsid w:val="00D25301"/>
    <w:rsid w:val="00D33CB9"/>
    <w:rsid w:val="00D368BB"/>
    <w:rsid w:val="00D37ECD"/>
    <w:rsid w:val="00D412F4"/>
    <w:rsid w:val="00D414F4"/>
    <w:rsid w:val="00D52B01"/>
    <w:rsid w:val="00D57CA7"/>
    <w:rsid w:val="00D60F72"/>
    <w:rsid w:val="00D6221F"/>
    <w:rsid w:val="00D64163"/>
    <w:rsid w:val="00D8427F"/>
    <w:rsid w:val="00D93AA9"/>
    <w:rsid w:val="00DA519C"/>
    <w:rsid w:val="00DB47FD"/>
    <w:rsid w:val="00DB4B9C"/>
    <w:rsid w:val="00DC0497"/>
    <w:rsid w:val="00DC7723"/>
    <w:rsid w:val="00DD41E3"/>
    <w:rsid w:val="00DD4EE8"/>
    <w:rsid w:val="00DE1D1D"/>
    <w:rsid w:val="00DE7FF7"/>
    <w:rsid w:val="00DF08F3"/>
    <w:rsid w:val="00E13AEC"/>
    <w:rsid w:val="00E1705A"/>
    <w:rsid w:val="00E25C42"/>
    <w:rsid w:val="00E26444"/>
    <w:rsid w:val="00E2647A"/>
    <w:rsid w:val="00E56AD4"/>
    <w:rsid w:val="00E61558"/>
    <w:rsid w:val="00E66B32"/>
    <w:rsid w:val="00E808E5"/>
    <w:rsid w:val="00E8116B"/>
    <w:rsid w:val="00E836EC"/>
    <w:rsid w:val="00E86B7E"/>
    <w:rsid w:val="00E97BDF"/>
    <w:rsid w:val="00EA2721"/>
    <w:rsid w:val="00EB262D"/>
    <w:rsid w:val="00EB2688"/>
    <w:rsid w:val="00EB26BD"/>
    <w:rsid w:val="00EC7FCC"/>
    <w:rsid w:val="00EE0070"/>
    <w:rsid w:val="00EE5A35"/>
    <w:rsid w:val="00EF1527"/>
    <w:rsid w:val="00F009E6"/>
    <w:rsid w:val="00F011C9"/>
    <w:rsid w:val="00F02DDF"/>
    <w:rsid w:val="00F06EC7"/>
    <w:rsid w:val="00F138D5"/>
    <w:rsid w:val="00F23D51"/>
    <w:rsid w:val="00F258E7"/>
    <w:rsid w:val="00F31F2B"/>
    <w:rsid w:val="00F5103D"/>
    <w:rsid w:val="00F51385"/>
    <w:rsid w:val="00F51683"/>
    <w:rsid w:val="00F57A1C"/>
    <w:rsid w:val="00F632EA"/>
    <w:rsid w:val="00F67666"/>
    <w:rsid w:val="00F7695A"/>
    <w:rsid w:val="00F80A2A"/>
    <w:rsid w:val="00F828A7"/>
    <w:rsid w:val="00FA18D9"/>
    <w:rsid w:val="00FB7ACA"/>
    <w:rsid w:val="00FC3E5F"/>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s://doi.org/10.17605/OSF.IO/76PV5"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7605/OSF.IO/76PV5" TargetMode="Externa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ABC"/>
    <w:rsid w:val="000A2870"/>
    <w:rsid w:val="000B3B8A"/>
    <w:rsid w:val="001876AC"/>
    <w:rsid w:val="00247119"/>
    <w:rsid w:val="0026776B"/>
    <w:rsid w:val="002F7DF3"/>
    <w:rsid w:val="003019D9"/>
    <w:rsid w:val="00332681"/>
    <w:rsid w:val="00336FE8"/>
    <w:rsid w:val="00357714"/>
    <w:rsid w:val="003625B8"/>
    <w:rsid w:val="00395068"/>
    <w:rsid w:val="003A43D9"/>
    <w:rsid w:val="003F0998"/>
    <w:rsid w:val="0041171D"/>
    <w:rsid w:val="004A5FC3"/>
    <w:rsid w:val="004B2FDD"/>
    <w:rsid w:val="004C2841"/>
    <w:rsid w:val="00517552"/>
    <w:rsid w:val="005374C5"/>
    <w:rsid w:val="0055440C"/>
    <w:rsid w:val="005A7F3F"/>
    <w:rsid w:val="006232D0"/>
    <w:rsid w:val="00661736"/>
    <w:rsid w:val="00785C58"/>
    <w:rsid w:val="007B4EFA"/>
    <w:rsid w:val="007C04E8"/>
    <w:rsid w:val="007F1310"/>
    <w:rsid w:val="0080210C"/>
    <w:rsid w:val="00806CB9"/>
    <w:rsid w:val="00832FDB"/>
    <w:rsid w:val="008E74E7"/>
    <w:rsid w:val="008F54E1"/>
    <w:rsid w:val="009140EF"/>
    <w:rsid w:val="00921828"/>
    <w:rsid w:val="00927349"/>
    <w:rsid w:val="00A952B3"/>
    <w:rsid w:val="00AB7B83"/>
    <w:rsid w:val="00AD5F03"/>
    <w:rsid w:val="00B045E5"/>
    <w:rsid w:val="00B14856"/>
    <w:rsid w:val="00B30D2F"/>
    <w:rsid w:val="00BB3B79"/>
    <w:rsid w:val="00BC0075"/>
    <w:rsid w:val="00BD133B"/>
    <w:rsid w:val="00C356B0"/>
    <w:rsid w:val="00C6007C"/>
    <w:rsid w:val="00CE2346"/>
    <w:rsid w:val="00D1461B"/>
    <w:rsid w:val="00D1545C"/>
    <w:rsid w:val="00D60879"/>
    <w:rsid w:val="00E52D0A"/>
    <w:rsid w:val="00E92C73"/>
    <w:rsid w:val="00EB753D"/>
    <w:rsid w:val="00EC1045"/>
    <w:rsid w:val="00F12E8E"/>
    <w:rsid w:val="00F3436A"/>
    <w:rsid w:val="00F40376"/>
    <w:rsid w:val="00F925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BC0075"/>
    <w:rPr>
      <w:color w:val="808080"/>
    </w:rPr>
  </w:style>
  <w:style w:type="paragraph" w:customStyle="1" w:styleId="0CE1231F70FB447EB26DE08EFC89AE6C">
    <w:name w:val="0CE1231F70FB447EB26DE08EFC89AE6C"/>
    <w:rsid w:val="00B045E5"/>
  </w:style>
  <w:style w:type="paragraph" w:customStyle="1" w:styleId="735978A9B7C947F7B5E8F8F4DC88F23E">
    <w:name w:val="735978A9B7C947F7B5E8F8F4DC88F23E"/>
    <w:rsid w:val="00B045E5"/>
  </w:style>
  <w:style w:type="paragraph" w:customStyle="1" w:styleId="DD2CF84C008A41FFBF98266B3E18AB89">
    <w:name w:val="DD2CF84C008A41FFBF98266B3E18AB89"/>
    <w:rsid w:val="00B045E5"/>
  </w:style>
  <w:style w:type="paragraph" w:customStyle="1" w:styleId="5AB1874AA53A430EB3A482EA98AC75C4">
    <w:name w:val="5AB1874AA53A430EB3A482EA98AC75C4"/>
    <w:rsid w:val="00B045E5"/>
  </w:style>
  <w:style w:type="paragraph" w:customStyle="1" w:styleId="A0B3E6BCDEA843109EB9A30D8CC83251">
    <w:name w:val="A0B3E6BCDEA843109EB9A30D8CC83251"/>
    <w:rsid w:val="00D1461B"/>
  </w:style>
  <w:style w:type="paragraph" w:customStyle="1" w:styleId="6DA3FA375BA441E9B95E0F437445C127">
    <w:name w:val="6DA3FA375BA441E9B95E0F437445C127"/>
    <w:rsid w:val="00357714"/>
  </w:style>
  <w:style w:type="paragraph" w:customStyle="1" w:styleId="327BDFFBB09B4EFEA76A0A22DA939F66">
    <w:name w:val="327BDFFBB09B4EFEA76A0A22DA939F66"/>
    <w:rsid w:val="00921828"/>
  </w:style>
  <w:style w:type="paragraph" w:customStyle="1" w:styleId="96EB99F2F29F4B358BD03F27D35B1047">
    <w:name w:val="96EB99F2F29F4B358BD03F27D35B1047"/>
    <w:rsid w:val="00921828"/>
  </w:style>
  <w:style w:type="paragraph" w:customStyle="1" w:styleId="E064EE57CA384E2DB0D0C3D2DE8B9CCF">
    <w:name w:val="E064EE57CA384E2DB0D0C3D2DE8B9CCF"/>
    <w:rsid w:val="00EC1045"/>
  </w:style>
  <w:style w:type="paragraph" w:customStyle="1" w:styleId="904A999E87134D4593AEBC1E26D9BB89">
    <w:name w:val="904A999E87134D4593AEBC1E26D9BB89"/>
    <w:rsid w:val="00EC1045"/>
  </w:style>
  <w:style w:type="paragraph" w:customStyle="1" w:styleId="7991430A43DA4E8289526552A0BFF90B">
    <w:name w:val="7991430A43DA4E8289526552A0BFF90B"/>
    <w:rsid w:val="007B4EFA"/>
  </w:style>
  <w:style w:type="paragraph" w:customStyle="1" w:styleId="186075E009354B209290680FCF828138">
    <w:name w:val="186075E009354B209290680FCF828138"/>
    <w:rsid w:val="00BC007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9</Pages>
  <Words>52556</Words>
  <Characters>331109</Characters>
  <Application>Microsoft Office Word</Application>
  <DocSecurity>0</DocSecurity>
  <Lines>2759</Lines>
  <Paragraphs>7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2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75</cp:revision>
  <dcterms:created xsi:type="dcterms:W3CDTF">2022-12-19T09:29:00Z</dcterms:created>
  <dcterms:modified xsi:type="dcterms:W3CDTF">2025-03-18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